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6A405C" w14:textId="77777777" w:rsidR="00F846D1" w:rsidRPr="00F846D1" w:rsidRDefault="00F846D1" w:rsidP="00F846D1">
      <w:pPr>
        <w:keepNext/>
        <w:keepLines/>
        <w:spacing w:before="240" w:after="0"/>
        <w:outlineLvl w:val="0"/>
        <w:rPr>
          <w:rFonts w:asciiTheme="majorHAnsi" w:eastAsiaTheme="majorEastAsia" w:hAnsiTheme="majorHAnsi" w:cstheme="majorBidi"/>
          <w:color w:val="2F5496" w:themeColor="accent1" w:themeShade="BF"/>
          <w:sz w:val="32"/>
          <w:szCs w:val="32"/>
          <w:lang w:val="fr-FR" w:eastAsia="en-GB"/>
        </w:rPr>
      </w:pPr>
      <w:r w:rsidRPr="00F846D1">
        <w:rPr>
          <w:rFonts w:asciiTheme="majorHAnsi" w:eastAsiaTheme="majorEastAsia" w:hAnsiTheme="majorHAnsi" w:cstheme="majorBidi"/>
          <w:color w:val="2F5496" w:themeColor="accent1" w:themeShade="BF"/>
          <w:sz w:val="32"/>
          <w:szCs w:val="32"/>
          <w:lang w:val="fr-FR" w:eastAsia="en-GB"/>
        </w:rPr>
        <w:t>Appendix</w:t>
      </w:r>
      <w:bookmarkStart w:id="0" w:name="_heading=h.kwlkryn1l48m" w:colFirst="0" w:colLast="0"/>
      <w:bookmarkStart w:id="1" w:name="_heading=h.k7cos5bvzn00" w:colFirst="0" w:colLast="0"/>
      <w:bookmarkEnd w:id="0"/>
      <w:bookmarkEnd w:id="1"/>
    </w:p>
    <w:p w14:paraId="096A405D" w14:textId="77777777" w:rsidR="00F846D1" w:rsidRP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r w:rsidRPr="00F846D1">
        <w:rPr>
          <w:rFonts w:ascii="Calibri Light" w:eastAsia="Times New Roman" w:hAnsi="Calibri Light" w:cs="Times New Roman"/>
          <w:color w:val="2F5496" w:themeColor="accent1" w:themeShade="BF"/>
          <w:sz w:val="26"/>
          <w:szCs w:val="26"/>
          <w:lang w:eastAsia="en-GB"/>
        </w:rPr>
        <w:t>A1: Diabetes model structure</w:t>
      </w:r>
    </w:p>
    <w:p w14:paraId="096A405E" w14:textId="77777777" w:rsidR="00F846D1" w:rsidRPr="00F846D1" w:rsidRDefault="00F846D1" w:rsidP="00BC3CA2">
      <w:pPr>
        <w:jc w:val="center"/>
        <w:rPr>
          <w:rFonts w:ascii="Calibri" w:eastAsia="Calibri" w:hAnsi="Calibri" w:cs="Calibri"/>
          <w:lang w:eastAsia="en-GB"/>
        </w:rPr>
      </w:pPr>
      <w:r w:rsidRPr="00F846D1">
        <w:rPr>
          <w:rFonts w:ascii="Calibri" w:eastAsia="Calibri" w:hAnsi="Calibri" w:cs="Calibri"/>
          <w:noProof/>
          <w:lang w:eastAsia="en-GB"/>
        </w:rPr>
        <w:t>[INSERT FIG</w:t>
      </w:r>
      <w:r w:rsidR="00BE322A">
        <w:rPr>
          <w:rFonts w:ascii="Calibri" w:eastAsia="Calibri" w:hAnsi="Calibri" w:cs="Calibri"/>
          <w:noProof/>
          <w:lang w:eastAsia="en-GB"/>
        </w:rPr>
        <w:t xml:space="preserve"> </w:t>
      </w:r>
      <w:r w:rsidRPr="00F846D1">
        <w:rPr>
          <w:rFonts w:ascii="Calibri" w:eastAsia="Calibri" w:hAnsi="Calibri" w:cs="Calibri"/>
          <w:noProof/>
          <w:lang w:eastAsia="en-GB"/>
        </w:rPr>
        <w:t>A1]</w:t>
      </w:r>
    </w:p>
    <w:p w14:paraId="096A405F" w14:textId="77777777" w:rsidR="00F846D1" w:rsidRP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r w:rsidRPr="00F846D1">
        <w:rPr>
          <w:rFonts w:ascii="Calibri Light" w:eastAsia="Times New Roman" w:hAnsi="Calibri Light" w:cs="Times New Roman"/>
          <w:color w:val="2F5496" w:themeColor="accent1" w:themeShade="BF"/>
          <w:sz w:val="26"/>
          <w:szCs w:val="26"/>
          <w:lang w:eastAsia="en-GB"/>
        </w:rPr>
        <w:t xml:space="preserve">A2: Patient population </w:t>
      </w:r>
    </w:p>
    <w:p w14:paraId="096A4060" w14:textId="77777777" w:rsidR="00F846D1" w:rsidRPr="00F846D1" w:rsidRDefault="00F846D1" w:rsidP="00F846D1">
      <w:pPr>
        <w:spacing w:line="256" w:lineRule="auto"/>
        <w:rPr>
          <w:rFonts w:ascii="Calibri" w:eastAsia="Calibri" w:hAnsi="Calibri" w:cs="Calibri"/>
          <w:lang w:eastAsia="en-GB"/>
        </w:rPr>
      </w:pPr>
      <w:bookmarkStart w:id="2" w:name="_heading=h.17dp8vu"/>
      <w:bookmarkEnd w:id="2"/>
      <w:r w:rsidRPr="00F846D1">
        <w:rPr>
          <w:rFonts w:ascii="Calibri" w:eastAsia="Calibri" w:hAnsi="Calibri" w:cs="Calibri"/>
          <w:lang w:eastAsia="en-GB"/>
        </w:rPr>
        <w:t xml:space="preserve">Patient profiles were built from the Baqai Institute of Diabetology &amp; Endocrinology (BIDE) patient registry containing 28,942 individuals </w:t>
      </w:r>
      <w:r w:rsidRPr="00F846D1">
        <w:rPr>
          <w:rFonts w:ascii="Calibri" w:eastAsia="Calibri" w:hAnsi="Calibri" w:cs="Calibri"/>
          <w:lang w:eastAsia="en-GB"/>
        </w:rPr>
        <w:fldChar w:fldCharType="begin"/>
      </w:r>
      <w:r w:rsidR="004D291B">
        <w:rPr>
          <w:rFonts w:ascii="Calibri" w:eastAsia="Calibri" w:hAnsi="Calibri" w:cs="Calibri"/>
          <w:lang w:eastAsia="en-GB"/>
        </w:rPr>
        <w:instrText xml:space="preserve"> ADDIN EN.CITE &lt;EndNote&gt;&lt;Cite&gt;&lt;Author&gt;Baqai Institute of Diabetology &amp;amp; Endocrinology&lt;/Author&gt;&lt;Year&gt;2023&lt;/Year&gt;&lt;RecNum&gt;63&lt;/RecNum&gt;&lt;DisplayText&gt;(1)&lt;/DisplayText&gt;&lt;record&gt;&lt;rec-number&gt;63&lt;/rec-number&gt;&lt;foreign-keys&gt;&lt;key app="EN" db-id="p5ftvpwwdxdp5ee5xzqp9d9vx9a5pdzxp20z" timestamp="1710426999"&gt;63&lt;/key&gt;&lt;/foreign-keys&gt;&lt;ref-type name="Web Page"&gt;12&lt;/ref-type&gt;&lt;contributors&gt;&lt;authors&gt;&lt;author&gt;Baqai Institute of Diabetology &amp;amp; Endocrinology,&lt;/author&gt;&lt;/authors&gt;&lt;/contributors&gt;&lt;titles&gt;&lt;title&gt;Patient registry &lt;/title&gt;&lt;/titles&gt;&lt;dates&gt;&lt;year&gt;2023&lt;/year&gt;&lt;/dates&gt;&lt;urls&gt;&lt;related-urls&gt;&lt;url&gt;https://bide.edu.pk/&lt;/url&gt;&lt;/related-urls&gt;&lt;/urls&gt;&lt;/record&gt;&lt;/Cite&gt;&lt;/EndNote&gt;</w:instrText>
      </w:r>
      <w:r w:rsidRPr="00F846D1">
        <w:rPr>
          <w:rFonts w:ascii="Calibri" w:eastAsia="Calibri" w:hAnsi="Calibri" w:cs="Calibri"/>
          <w:lang w:eastAsia="en-GB"/>
        </w:rPr>
        <w:fldChar w:fldCharType="separate"/>
      </w:r>
      <w:r w:rsidR="004D291B">
        <w:rPr>
          <w:rFonts w:ascii="Calibri" w:eastAsia="Calibri" w:hAnsi="Calibri" w:cs="Calibri"/>
          <w:noProof/>
          <w:lang w:eastAsia="en-GB"/>
        </w:rPr>
        <w:t>(1)</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Table A2 summarises the patient information that was captured in BIDE. </w:t>
      </w:r>
    </w:p>
    <w:p w14:paraId="096A4061" w14:textId="77777777" w:rsidR="00F846D1" w:rsidRPr="00F846D1" w:rsidRDefault="00F846D1" w:rsidP="00F846D1">
      <w:pPr>
        <w:spacing w:line="256" w:lineRule="auto"/>
        <w:rPr>
          <w:rFonts w:ascii="Calibri" w:eastAsia="Calibri" w:hAnsi="Calibri" w:cs="Calibri"/>
          <w:b/>
          <w:bCs/>
          <w:lang w:eastAsia="en-GB"/>
        </w:rPr>
      </w:pPr>
      <w:r w:rsidRPr="00F846D1">
        <w:rPr>
          <w:rFonts w:ascii="Calibri" w:eastAsia="Calibri" w:hAnsi="Calibri" w:cs="Calibri"/>
          <w:b/>
          <w:bCs/>
          <w:lang w:eastAsia="en-GB"/>
        </w:rPr>
        <w:t>Imputing missing observations in BIDE</w:t>
      </w:r>
    </w:p>
    <w:p w14:paraId="096A4062"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Note that the missingness in some of the biomedical variables was high (e.g. albuminuria 98% missing, white blood cell count 81% missing). To maintain the representativeness of the data we imputed the missing information using Multivariate Imputation by Chained Equations (MICE) which maintains correlations between inputs </w:t>
      </w:r>
      <w:r w:rsidRPr="00F846D1">
        <w:rPr>
          <w:rFonts w:ascii="Calibri" w:eastAsia="Calibri" w:hAnsi="Calibri" w:cs="Calibri"/>
          <w:lang w:eastAsia="en-GB"/>
        </w:rPr>
        <w:fldChar w:fldCharType="begin"/>
      </w:r>
      <w:r w:rsidR="004D291B">
        <w:rPr>
          <w:rFonts w:ascii="Calibri" w:eastAsia="Calibri" w:hAnsi="Calibri" w:cs="Calibri"/>
          <w:lang w:eastAsia="en-GB"/>
        </w:rPr>
        <w:instrText xml:space="preserve"> ADDIN EN.CITE &lt;EndNote&gt;&lt;Cite&gt;&lt;Author&gt;Royston&lt;/Author&gt;&lt;Year&gt;2004&lt;/Year&gt;&lt;RecNum&gt;40&lt;/RecNum&gt;&lt;DisplayText&gt;(2, 3)&lt;/DisplayText&gt;&lt;record&gt;&lt;rec-number&gt;40&lt;/rec-number&gt;&lt;foreign-keys&gt;&lt;key app="EN" db-id="p5ftvpwwdxdp5ee5xzqp9d9vx9a5pdzxp20z" timestamp="1644577330"&gt;40&lt;/key&gt;&lt;/foreign-keys&gt;&lt;ref-type name="Journal Article"&gt;17&lt;/ref-type&gt;&lt;contributors&gt;&lt;authors&gt;&lt;author&gt;Royston, Patrick&lt;/author&gt;&lt;/authors&gt;&lt;/contributors&gt;&lt;titles&gt;&lt;title&gt;Multiple Imputation of Missing Values&lt;/title&gt;&lt;secondary-title&gt;The Stata Journal&lt;/secondary-title&gt;&lt;/titles&gt;&lt;periodical&gt;&lt;full-title&gt;The Stata Journal&lt;/full-title&gt;&lt;/periodical&gt;&lt;pages&gt;227-241&lt;/pages&gt;&lt;volume&gt;4&lt;/volume&gt;&lt;number&gt;3&lt;/number&gt;&lt;keywords&gt;&lt;keyword&gt;st0067,mvis,uvis,micombine,mijoin,misplit,missing data,missing at random,multiple imputation,multivariate imputation,regression modeling&lt;/keyword&gt;&lt;/keywords&gt;&lt;dates&gt;&lt;year&gt;2004&lt;/year&gt;&lt;/dates&gt;&lt;urls&gt;&lt;related-urls&gt;&lt;url&gt;https://journals.sagepub.com/doi/abs/10.1177/1536867X0400400301&lt;/url&gt;&lt;/related-urls&gt;&lt;/urls&gt;&lt;electronic-resource-num&gt;10.1177/1536867x0400400301&lt;/electronic-resource-num&gt;&lt;/record&gt;&lt;/Cite&gt;&lt;Cite&gt;&lt;Author&gt;Groothuis-Oudshoorn&lt;/Author&gt;&lt;Year&gt;2011&lt;/Year&gt;&lt;RecNum&gt;45&lt;/RecNum&gt;&lt;record&gt;&lt;rec-number&gt;45&lt;/rec-number&gt;&lt;foreign-keys&gt;&lt;key app="EN" db-id="p5ftvpwwdxdp5ee5xzqp9d9vx9a5pdzxp20z" timestamp="1646654755"&gt;45&lt;/key&gt;&lt;/foreign-keys&gt;&lt;ref-type name="Computer Program"&gt;9&lt;/ref-type&gt;&lt;contributors&gt;&lt;authors&gt;&lt;author&gt;Stef {van Buuren} and Karin Groothuis-Oudshoorn&lt;/author&gt;&lt;/authors&gt;&lt;/contributors&gt;&lt;titles&gt;&lt;title&gt;MICE: Multivariate Imputation by Chained Equations in R&lt;/title&gt;&lt;/titles&gt;&lt;dates&gt;&lt;year&gt;2011&lt;/year&gt;&lt;/dates&gt;&lt;publisher&gt;Journal of Statistical Software&lt;/publisher&gt;&lt;urls&gt;&lt;/urls&gt;&lt;electronic-resource-num&gt;10.18637/jss.v045.i03&lt;/electronic-resource-num&gt;&lt;/record&gt;&lt;/Cite&gt;&lt;/EndNote&gt;</w:instrText>
      </w:r>
      <w:r w:rsidRPr="00F846D1">
        <w:rPr>
          <w:rFonts w:ascii="Calibri" w:eastAsia="Calibri" w:hAnsi="Calibri" w:cs="Calibri"/>
          <w:lang w:eastAsia="en-GB"/>
        </w:rPr>
        <w:fldChar w:fldCharType="separate"/>
      </w:r>
      <w:r w:rsidR="004D291B">
        <w:rPr>
          <w:rFonts w:ascii="Calibri" w:eastAsia="Calibri" w:hAnsi="Calibri" w:cs="Calibri"/>
          <w:noProof/>
          <w:lang w:eastAsia="en-GB"/>
        </w:rPr>
        <w:t>(2, 3)</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Predictive mean matching was used for numeric variables and logistic regression was used for binary variables. Due to the large size of BIDE, 5 imputation datasets were generated to reflect variability in predictions for each individual. This number was chosen to limit the size of the data set required for the modelling so as to ensure efficient calculation. Sampling with replacement was used to construct the final set of patient profiles. Patient profiles were restricted to be 18 years or above to match the population of interest in the </w:t>
      </w:r>
      <w:proofErr w:type="spellStart"/>
      <w:r w:rsidRPr="00F846D1">
        <w:rPr>
          <w:rFonts w:ascii="Calibri" w:eastAsia="Calibri" w:hAnsi="Calibri" w:cs="Calibri"/>
          <w:lang w:eastAsia="en-GB"/>
        </w:rPr>
        <w:t>DiaDeM</w:t>
      </w:r>
      <w:proofErr w:type="spellEnd"/>
      <w:r w:rsidRPr="00F846D1">
        <w:rPr>
          <w:rFonts w:ascii="Calibri" w:eastAsia="Calibri" w:hAnsi="Calibri" w:cs="Calibri"/>
          <w:lang w:eastAsia="en-GB"/>
        </w:rPr>
        <w:t xml:space="preserve"> trial (10 patients excluded from the dataset). Due to challenges with administrative data, we have assumed implausible values as missing and imputed them. For example, we considered it implausible for the same individual to be below 1.2 meters while being above 140kg in weight. This only impacts a small number of observations and should have minimal impact on results.</w:t>
      </w:r>
    </w:p>
    <w:p w14:paraId="096A4063" w14:textId="77777777" w:rsidR="00F846D1" w:rsidRPr="00F846D1" w:rsidRDefault="00F846D1" w:rsidP="00F846D1">
      <w:pPr>
        <w:spacing w:line="256" w:lineRule="auto"/>
        <w:rPr>
          <w:rFonts w:ascii="Calibri" w:eastAsia="Calibri" w:hAnsi="Calibri" w:cs="Calibri"/>
          <w:b/>
          <w:bCs/>
          <w:lang w:eastAsia="en-GB"/>
        </w:rPr>
      </w:pPr>
      <w:r w:rsidRPr="00F846D1">
        <w:rPr>
          <w:rFonts w:ascii="Calibri" w:eastAsia="Calibri" w:hAnsi="Calibri" w:cs="Calibri"/>
          <w:b/>
          <w:bCs/>
          <w:lang w:eastAsia="en-GB"/>
        </w:rPr>
        <w:t xml:space="preserve">Predicting covariates not included in BIDE </w:t>
      </w:r>
    </w:p>
    <w:p w14:paraId="096A4064"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As shown in Table A2, BIDE included data on 14 out of 28 patient characteristics required for the model. Other sources were used to inform the covariates which were absent from BIDE. </w:t>
      </w:r>
      <w:bookmarkStart w:id="3" w:name="_Hlk161669855"/>
    </w:p>
    <w:p w14:paraId="096A4065" w14:textId="77777777" w:rsidR="00F846D1" w:rsidRPr="00F846D1" w:rsidRDefault="00F846D1" w:rsidP="00F846D1">
      <w:pPr>
        <w:numPr>
          <w:ilvl w:val="0"/>
          <w:numId w:val="16"/>
        </w:numPr>
        <w:spacing w:line="256" w:lineRule="auto"/>
        <w:contextualSpacing/>
        <w:rPr>
          <w:rFonts w:ascii="Calibri" w:eastAsia="Calibri" w:hAnsi="Calibri" w:cs="Calibri"/>
          <w:lang w:eastAsia="en-GB"/>
        </w:rPr>
      </w:pPr>
      <w:r w:rsidRPr="00F846D1">
        <w:rPr>
          <w:rFonts w:ascii="Calibri" w:eastAsia="Calibri" w:hAnsi="Calibri" w:cs="Calibri"/>
          <w:lang w:eastAsia="en-GB"/>
        </w:rPr>
        <w:t xml:space="preserve">Following Kearns et al, absent information on disease history were predicted using a logistic model based on the 2013 national diabetes audit in the UK </w:t>
      </w:r>
      <w:r w:rsidRPr="00F846D1">
        <w:rPr>
          <w:rFonts w:ascii="Calibri" w:eastAsia="Calibri" w:hAnsi="Calibri" w:cs="Calibri"/>
          <w:lang w:eastAsia="en-GB"/>
        </w:rPr>
        <w:fldChar w:fldCharType="begin">
          <w:fldData xml:space="preserve">PEVuZE5vdGU+PENpdGU+PEF1dGhvcj5LZWFybnM8L0F1dGhvcj48WWVhcj4yMDE3PC9ZZWFyPjxS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LZWFybnM8L0F1dGhvcj48WWVhcj4yMDE3PC9ZZWFyPjxS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4, 5)</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w:t>
      </w:r>
    </w:p>
    <w:p w14:paraId="096A4066" w14:textId="77777777" w:rsidR="00F846D1" w:rsidRPr="00F846D1" w:rsidRDefault="00F846D1" w:rsidP="00F846D1">
      <w:pPr>
        <w:numPr>
          <w:ilvl w:val="0"/>
          <w:numId w:val="16"/>
        </w:numPr>
        <w:spacing w:line="256" w:lineRule="auto"/>
        <w:contextualSpacing/>
        <w:rPr>
          <w:rFonts w:ascii="Calibri" w:eastAsia="Calibri" w:hAnsi="Calibri" w:cs="Calibri"/>
          <w:lang w:eastAsia="en-GB"/>
        </w:rPr>
      </w:pPr>
      <w:r w:rsidRPr="00F846D1">
        <w:rPr>
          <w:rFonts w:ascii="Calibri" w:eastAsia="Calibri" w:hAnsi="Calibri" w:cs="Calibri"/>
          <w:lang w:eastAsia="en-GB"/>
        </w:rPr>
        <w:t xml:space="preserve">Heart rate, atrial fibrillation, peripheral vascular disease and history of hypoglycaemic events were predicted based on models estimated from the INDEPENDENT trial </w:t>
      </w:r>
      <w:r w:rsidRPr="00F846D1">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6)</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Covariate choice was based on goodness of fit as measured by Akaike information criterion (AIC). Where sufficient numbers of observations were available backwards selection was used, otherwise the best single predictor was chosen. </w:t>
      </w:r>
    </w:p>
    <w:p w14:paraId="096A4067" w14:textId="77777777" w:rsidR="00F846D1" w:rsidRPr="00F846D1" w:rsidRDefault="00F846D1" w:rsidP="00F846D1">
      <w:pPr>
        <w:numPr>
          <w:ilvl w:val="0"/>
          <w:numId w:val="16"/>
        </w:numPr>
        <w:spacing w:line="256" w:lineRule="auto"/>
        <w:contextualSpacing/>
        <w:rPr>
          <w:rFonts w:ascii="Calibri" w:eastAsia="Calibri" w:hAnsi="Calibri" w:cs="Calibri"/>
          <w:lang w:eastAsia="en-GB"/>
        </w:rPr>
      </w:pPr>
      <w:r w:rsidRPr="00F846D1">
        <w:rPr>
          <w:rFonts w:ascii="Calibri" w:eastAsia="Calibri" w:hAnsi="Calibri" w:cs="Calibri"/>
          <w:lang w:eastAsia="en-GB"/>
        </w:rPr>
        <w:t xml:space="preserve">History of cataracts was imputed by simulating age at cataract surgery from a Pakistani study and comparing this to the age at baseline </w:t>
      </w:r>
      <w:r w:rsidRPr="00F846D1">
        <w:rPr>
          <w:rFonts w:ascii="Calibri" w:eastAsia="Calibri" w:hAnsi="Calibri" w:cs="Calibri"/>
          <w:lang w:eastAsia="en-GB"/>
        </w:rPr>
        <w:fldChar w:fldCharType="begin"/>
      </w:r>
      <w:r w:rsidR="004D291B">
        <w:rPr>
          <w:rFonts w:ascii="Calibri" w:eastAsia="Calibri" w:hAnsi="Calibri" w:cs="Calibri"/>
          <w:lang w:eastAsia="en-GB"/>
        </w:rPr>
        <w:instrText xml:space="preserve"> ADDIN EN.CITE &lt;EndNote&gt;&lt;Cite&gt;&lt;Author&gt;Bourne&lt;/Author&gt;&lt;Year&gt;2007&lt;/Year&gt;&lt;RecNum&gt;46&lt;/RecNum&gt;&lt;DisplayText&gt;(7)&lt;/DisplayText&gt;&lt;record&gt;&lt;rec-number&gt;46&lt;/rec-number&gt;&lt;foreign-keys&gt;&lt;key app="EN" db-id="p5ftvpwwdxdp5ee5xzqp9d9vx9a5pdzxp20z" timestamp="1647867774"&gt;46&lt;/key&gt;&lt;/foreign-keys&gt;&lt;ref-type name="Journal Article"&gt;17&lt;/ref-type&gt;&lt;contributors&gt;&lt;authors&gt;&lt;author&gt;Bourne, Rupert&lt;/author&gt;&lt;author&gt;Dineen, Brendan&lt;/author&gt;&lt;author&gt;Jadoon, Zahid&lt;/author&gt;&lt;author&gt;Lee, Pak S&lt;/author&gt;&lt;author&gt;Khan, Aman&lt;/author&gt;&lt;author&gt;Johnson, Gordon J&lt;/author&gt;&lt;author&gt;Foster, Allen&lt;/author&gt;&lt;author&gt;Khan, Daud&lt;/author&gt;&lt;/authors&gt;&lt;/contributors&gt;&lt;titles&gt;&lt;title&gt;Outcomes of cataract surgery in Pakistan: results from the Pakistan National Blindness and Visual Impairment Survey&lt;/title&gt;&lt;secondary-title&gt;British journal of ophthalmology&lt;/secondary-title&gt;&lt;/titles&gt;&lt;periodical&gt;&lt;full-title&gt;British journal of ophthalmology&lt;/full-title&gt;&lt;/periodical&gt;&lt;pages&gt;420-426&lt;/pages&gt;&lt;volume&gt;91&lt;/volume&gt;&lt;number&gt;4&lt;/number&gt;&lt;dates&gt;&lt;year&gt;2007&lt;/year&gt;&lt;/dates&gt;&lt;isbn&gt;0007-1161&lt;/isbn&gt;&lt;urls&gt;&lt;/urls&gt;&lt;/record&gt;&lt;/Cite&gt;&lt;/EndNote&gt;</w:instrText>
      </w:r>
      <w:r w:rsidRPr="00F846D1">
        <w:rPr>
          <w:rFonts w:ascii="Calibri" w:eastAsia="Calibri" w:hAnsi="Calibri" w:cs="Calibri"/>
          <w:lang w:eastAsia="en-GB"/>
        </w:rPr>
        <w:fldChar w:fldCharType="separate"/>
      </w:r>
      <w:r w:rsidR="004D291B">
        <w:rPr>
          <w:rFonts w:ascii="Calibri" w:eastAsia="Calibri" w:hAnsi="Calibri" w:cs="Calibri"/>
          <w:noProof/>
          <w:lang w:eastAsia="en-GB"/>
        </w:rPr>
        <w:t>(7)</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w:t>
      </w:r>
      <w:bookmarkEnd w:id="3"/>
    </w:p>
    <w:p w14:paraId="096A4068" w14:textId="77777777" w:rsidR="00F846D1" w:rsidRPr="00F846D1" w:rsidRDefault="00F846D1" w:rsidP="00F846D1">
      <w:pPr>
        <w:numPr>
          <w:ilvl w:val="0"/>
          <w:numId w:val="16"/>
        </w:numPr>
        <w:spacing w:line="256" w:lineRule="auto"/>
        <w:contextualSpacing/>
        <w:rPr>
          <w:rFonts w:ascii="Calibri" w:eastAsia="Calibri" w:hAnsi="Calibri" w:cs="Calibri"/>
          <w:lang w:eastAsia="en-GB"/>
        </w:rPr>
      </w:pPr>
      <w:r w:rsidRPr="00F846D1">
        <w:rPr>
          <w:rFonts w:ascii="Calibri" w:eastAsia="Calibri" w:hAnsi="Calibri" w:cs="Calibri"/>
          <w:lang w:eastAsia="en-GB"/>
        </w:rPr>
        <w:t xml:space="preserve">PHQ-9 data were also not available for the patients in BIDE. To maintain correlations between PHQ-9 and diabetic characteristics, baseline PHQ-9 was predicted based on ordinary least squares (OLS) models estimated from the INDEPENDENT trial </w:t>
      </w:r>
      <w:r w:rsidRPr="00F846D1">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6)</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Covariate choice was again based on AIC and backwards selection. To reflect the </w:t>
      </w:r>
      <w:proofErr w:type="spellStart"/>
      <w:r w:rsidRPr="00F846D1">
        <w:rPr>
          <w:rFonts w:ascii="Calibri" w:eastAsia="Calibri" w:hAnsi="Calibri" w:cs="Calibri"/>
          <w:lang w:eastAsia="en-GB"/>
        </w:rPr>
        <w:t>DiaDeM</w:t>
      </w:r>
      <w:proofErr w:type="spellEnd"/>
      <w:r w:rsidRPr="00F846D1">
        <w:rPr>
          <w:rFonts w:ascii="Calibri" w:eastAsia="Calibri" w:hAnsi="Calibri" w:cs="Calibri"/>
          <w:lang w:eastAsia="en-GB"/>
        </w:rPr>
        <w:t xml:space="preserve"> population, only patients with a predicted PHQ-9 of 5 or above were included in the analysis. To avoid non-sensical scores, any predictions above the range of the instrument were set to the maximum value, PHQ-9 of 27. </w:t>
      </w:r>
    </w:p>
    <w:p w14:paraId="096A4069" w14:textId="77777777" w:rsidR="00F846D1" w:rsidRPr="00F846D1" w:rsidRDefault="00F846D1" w:rsidP="00F846D1">
      <w:pPr>
        <w:keepNext/>
        <w:spacing w:after="200" w:line="240" w:lineRule="auto"/>
        <w:rPr>
          <w:rFonts w:ascii="Calibri" w:eastAsia="Calibri" w:hAnsi="Calibri" w:cs="Calibri"/>
          <w:i/>
          <w:iCs/>
          <w:color w:val="44546A" w:themeColor="text2"/>
          <w:sz w:val="18"/>
          <w:szCs w:val="18"/>
          <w:lang w:eastAsia="en-GB"/>
        </w:rPr>
      </w:pPr>
      <w:bookmarkStart w:id="4" w:name="_Ref161930291"/>
      <w:r w:rsidRPr="00F846D1">
        <w:rPr>
          <w:rFonts w:ascii="Calibri" w:eastAsia="Calibri" w:hAnsi="Calibri" w:cs="Calibri"/>
          <w:i/>
          <w:iCs/>
          <w:color w:val="44546A" w:themeColor="text2"/>
          <w:sz w:val="18"/>
          <w:szCs w:val="18"/>
          <w:lang w:eastAsia="en-GB"/>
        </w:rPr>
        <w:lastRenderedPageBreak/>
        <w:t>Table A</w:t>
      </w:r>
      <w:bookmarkEnd w:id="4"/>
      <w:r w:rsidRPr="00F846D1">
        <w:rPr>
          <w:rFonts w:ascii="Calibri" w:eastAsia="Calibri" w:hAnsi="Calibri" w:cs="Calibri"/>
          <w:i/>
          <w:iCs/>
          <w:color w:val="44546A" w:themeColor="text2"/>
          <w:sz w:val="18"/>
          <w:szCs w:val="18"/>
          <w:lang w:eastAsia="en-GB"/>
        </w:rPr>
        <w:t>2: Summary of simulated patient profiles used in the model</w:t>
      </w:r>
      <w:r w:rsidR="0035294D">
        <w:rPr>
          <w:rFonts w:ascii="Calibri" w:eastAsia="Calibri" w:hAnsi="Calibri" w:cs="Calibri"/>
          <w:i/>
          <w:iCs/>
          <w:color w:val="44546A" w:themeColor="text2"/>
          <w:sz w:val="18"/>
          <w:szCs w:val="18"/>
          <w:lang w:eastAsia="en-GB"/>
        </w:rPr>
        <w:t xml:space="preserve">. </w:t>
      </w:r>
      <w:r w:rsidR="0035294D" w:rsidRPr="0035294D">
        <w:rPr>
          <w:rFonts w:ascii="Calibri" w:eastAsia="Calibri" w:hAnsi="Calibri" w:cs="Calibri"/>
          <w:i/>
          <w:iCs/>
          <w:color w:val="44546A" w:themeColor="text2"/>
          <w:sz w:val="18"/>
          <w:szCs w:val="18"/>
          <w:lang w:eastAsia="en-GB"/>
        </w:rPr>
        <w:t>SD = standard deviation, PHQ-9 = patient health questionnaire-9; HbA1c = haemoglobin A1c; BMI = body mass index; LDL = how density lipoprotein; HDL = high density lipoprotein, Hg = haemoglobin</w:t>
      </w:r>
    </w:p>
    <w:tbl>
      <w:tblPr>
        <w:tblStyle w:val="13"/>
        <w:tblW w:w="89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6"/>
        <w:gridCol w:w="2823"/>
        <w:gridCol w:w="2695"/>
        <w:gridCol w:w="1561"/>
      </w:tblGrid>
      <w:tr w:rsidR="00F846D1" w:rsidRPr="00F846D1" w14:paraId="096A406E" w14:textId="77777777" w:rsidTr="006C49EF">
        <w:tc>
          <w:tcPr>
            <w:tcW w:w="1876" w:type="dxa"/>
            <w:tcBorders>
              <w:top w:val="single" w:sz="4" w:space="0" w:color="000000"/>
              <w:left w:val="single" w:sz="4" w:space="0" w:color="000000"/>
              <w:bottom w:val="single" w:sz="4" w:space="0" w:color="000000"/>
              <w:right w:val="single" w:sz="4" w:space="0" w:color="000000"/>
            </w:tcBorders>
            <w:shd w:val="clear" w:color="auto" w:fill="E7E6E6"/>
            <w:hideMark/>
          </w:tcPr>
          <w:p w14:paraId="096A406A" w14:textId="77777777" w:rsidR="00F846D1" w:rsidRPr="00F846D1" w:rsidRDefault="00F846D1" w:rsidP="00F846D1">
            <w:pPr>
              <w:jc w:val="center"/>
              <w:rPr>
                <w:b/>
              </w:rPr>
            </w:pPr>
            <w:r w:rsidRPr="00F846D1">
              <w:rPr>
                <w:b/>
              </w:rPr>
              <w:t>Patient characteristics</w:t>
            </w:r>
          </w:p>
        </w:tc>
        <w:tc>
          <w:tcPr>
            <w:tcW w:w="2823" w:type="dxa"/>
            <w:tcBorders>
              <w:top w:val="single" w:sz="4" w:space="0" w:color="000000"/>
              <w:left w:val="single" w:sz="4" w:space="0" w:color="000000"/>
              <w:bottom w:val="single" w:sz="4" w:space="0" w:color="000000"/>
              <w:right w:val="single" w:sz="4" w:space="0" w:color="000000"/>
            </w:tcBorders>
            <w:shd w:val="clear" w:color="auto" w:fill="E7E6E6"/>
            <w:hideMark/>
          </w:tcPr>
          <w:p w14:paraId="096A406B" w14:textId="77777777" w:rsidR="00F846D1" w:rsidRPr="00F846D1" w:rsidRDefault="00F846D1" w:rsidP="00F846D1">
            <w:pPr>
              <w:jc w:val="center"/>
              <w:rPr>
                <w:b/>
              </w:rPr>
            </w:pPr>
            <w:r w:rsidRPr="00F846D1">
              <w:rPr>
                <w:b/>
              </w:rPr>
              <w:t>Value</w:t>
            </w:r>
          </w:p>
        </w:tc>
        <w:tc>
          <w:tcPr>
            <w:tcW w:w="2695" w:type="dxa"/>
            <w:tcBorders>
              <w:top w:val="single" w:sz="4" w:space="0" w:color="000000"/>
              <w:left w:val="single" w:sz="4" w:space="0" w:color="000000"/>
              <w:bottom w:val="single" w:sz="4" w:space="0" w:color="000000"/>
              <w:right w:val="single" w:sz="4" w:space="0" w:color="000000"/>
            </w:tcBorders>
            <w:shd w:val="clear" w:color="auto" w:fill="E7E6E6"/>
            <w:hideMark/>
          </w:tcPr>
          <w:p w14:paraId="096A406C" w14:textId="77777777" w:rsidR="00F846D1" w:rsidRPr="00F846D1" w:rsidRDefault="00F846D1" w:rsidP="00F846D1">
            <w:pPr>
              <w:jc w:val="center"/>
              <w:rPr>
                <w:b/>
              </w:rPr>
            </w:pPr>
            <w:r w:rsidRPr="00F846D1">
              <w:rPr>
                <w:b/>
              </w:rPr>
              <w:t>Details of predictive model</w:t>
            </w:r>
          </w:p>
        </w:tc>
        <w:tc>
          <w:tcPr>
            <w:tcW w:w="1561" w:type="dxa"/>
            <w:tcBorders>
              <w:top w:val="single" w:sz="4" w:space="0" w:color="000000"/>
              <w:left w:val="single" w:sz="4" w:space="0" w:color="000000"/>
              <w:bottom w:val="single" w:sz="4" w:space="0" w:color="000000"/>
              <w:right w:val="single" w:sz="4" w:space="0" w:color="000000"/>
            </w:tcBorders>
            <w:shd w:val="clear" w:color="auto" w:fill="E7E6E6"/>
            <w:hideMark/>
          </w:tcPr>
          <w:p w14:paraId="096A406D" w14:textId="77777777" w:rsidR="00F846D1" w:rsidRPr="00F846D1" w:rsidRDefault="00F846D1" w:rsidP="00F846D1">
            <w:pPr>
              <w:jc w:val="center"/>
              <w:rPr>
                <w:b/>
                <w:highlight w:val="yellow"/>
              </w:rPr>
            </w:pPr>
            <w:r w:rsidRPr="00F846D1">
              <w:rPr>
                <w:b/>
              </w:rPr>
              <w:t>Source</w:t>
            </w:r>
          </w:p>
        </w:tc>
      </w:tr>
      <w:tr w:rsidR="00F846D1" w:rsidRPr="00F846D1" w14:paraId="096A4076"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6F" w14:textId="77777777" w:rsidR="00F846D1" w:rsidRPr="00F846D1" w:rsidRDefault="00F846D1" w:rsidP="00F846D1">
            <w:r w:rsidRPr="00F846D1">
              <w:t>Age at diagnosis (years)</w:t>
            </w:r>
          </w:p>
        </w:tc>
        <w:tc>
          <w:tcPr>
            <w:tcW w:w="2823" w:type="dxa"/>
            <w:tcBorders>
              <w:top w:val="single" w:sz="4" w:space="0" w:color="000000"/>
              <w:left w:val="single" w:sz="4" w:space="0" w:color="000000"/>
              <w:bottom w:val="single" w:sz="4" w:space="0" w:color="000000"/>
              <w:right w:val="single" w:sz="4" w:space="0" w:color="000000"/>
            </w:tcBorders>
            <w:hideMark/>
          </w:tcPr>
          <w:p w14:paraId="096A4070" w14:textId="77777777" w:rsidR="00F846D1" w:rsidRPr="00F846D1" w:rsidRDefault="00F846D1" w:rsidP="00F846D1">
            <w:pPr>
              <w:jc w:val="center"/>
            </w:pPr>
            <w:r w:rsidRPr="00F846D1">
              <w:t>Mean = 44.15</w:t>
            </w:r>
          </w:p>
          <w:p w14:paraId="096A4071" w14:textId="77777777" w:rsidR="00F846D1" w:rsidRPr="00F846D1" w:rsidRDefault="00F846D1" w:rsidP="00F846D1">
            <w:pPr>
              <w:jc w:val="center"/>
            </w:pPr>
            <w:r w:rsidRPr="00F846D1">
              <w:t>SD = 10.56</w:t>
            </w:r>
          </w:p>
          <w:p w14:paraId="096A4072" w14:textId="77777777" w:rsidR="00F846D1" w:rsidRPr="00F846D1" w:rsidRDefault="00F846D1" w:rsidP="00F846D1">
            <w:pPr>
              <w:jc w:val="center"/>
            </w:pPr>
            <w:r w:rsidRPr="00F846D1">
              <w:t>95% range = 25.34, 66.11</w:t>
            </w:r>
          </w:p>
          <w:p w14:paraId="096A4073"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074"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75" w14:textId="77777777" w:rsidR="00F846D1" w:rsidRPr="00F846D1" w:rsidRDefault="00F846D1" w:rsidP="00F846D1">
            <w:pPr>
              <w:jc w:val="center"/>
            </w:pPr>
            <w:r w:rsidRPr="00F846D1">
              <w:t>BIDE</w:t>
            </w:r>
          </w:p>
        </w:tc>
      </w:tr>
      <w:tr w:rsidR="00F846D1" w:rsidRPr="00F846D1" w14:paraId="096A407E"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77" w14:textId="77777777" w:rsidR="00F846D1" w:rsidRPr="00F846D1" w:rsidRDefault="00F846D1" w:rsidP="00F846D1">
            <w:r w:rsidRPr="00F846D1">
              <w:t>Years of diabetes at presentation</w:t>
            </w:r>
          </w:p>
        </w:tc>
        <w:tc>
          <w:tcPr>
            <w:tcW w:w="2823" w:type="dxa"/>
            <w:tcBorders>
              <w:top w:val="single" w:sz="4" w:space="0" w:color="000000"/>
              <w:left w:val="single" w:sz="4" w:space="0" w:color="000000"/>
              <w:bottom w:val="single" w:sz="4" w:space="0" w:color="000000"/>
              <w:right w:val="single" w:sz="4" w:space="0" w:color="000000"/>
            </w:tcBorders>
            <w:hideMark/>
          </w:tcPr>
          <w:p w14:paraId="096A4078" w14:textId="77777777" w:rsidR="00F846D1" w:rsidRPr="00F846D1" w:rsidRDefault="00F846D1" w:rsidP="00F846D1">
            <w:pPr>
              <w:jc w:val="center"/>
            </w:pPr>
            <w:r w:rsidRPr="00F846D1">
              <w:t>Mean = 9.41</w:t>
            </w:r>
          </w:p>
          <w:p w14:paraId="096A4079" w14:textId="77777777" w:rsidR="00F846D1" w:rsidRPr="00F846D1" w:rsidRDefault="00F846D1" w:rsidP="00F846D1">
            <w:pPr>
              <w:jc w:val="center"/>
            </w:pPr>
            <w:r w:rsidRPr="00F846D1">
              <w:t>SD = 7.79</w:t>
            </w:r>
          </w:p>
          <w:p w14:paraId="096A407A" w14:textId="77777777" w:rsidR="00F846D1" w:rsidRPr="00F846D1" w:rsidRDefault="00F846D1" w:rsidP="00F846D1">
            <w:pPr>
              <w:jc w:val="center"/>
            </w:pPr>
            <w:r w:rsidRPr="00F846D1">
              <w:t xml:space="preserve">95% range = 0.18, 28.51 </w:t>
            </w:r>
          </w:p>
          <w:p w14:paraId="096A407B"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07C"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7D" w14:textId="77777777" w:rsidR="00F846D1" w:rsidRPr="00F846D1" w:rsidRDefault="00F846D1" w:rsidP="00F846D1">
            <w:pPr>
              <w:jc w:val="center"/>
            </w:pPr>
            <w:r w:rsidRPr="00F846D1">
              <w:t>BIDE</w:t>
            </w:r>
          </w:p>
        </w:tc>
      </w:tr>
      <w:tr w:rsidR="00F846D1" w:rsidRPr="00F846D1" w14:paraId="096A4084"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7F" w14:textId="77777777" w:rsidR="00F846D1" w:rsidRPr="00F846D1" w:rsidRDefault="00F846D1" w:rsidP="00F846D1">
            <w:r w:rsidRPr="00F846D1">
              <w:t>Female</w:t>
            </w:r>
          </w:p>
        </w:tc>
        <w:tc>
          <w:tcPr>
            <w:tcW w:w="2823" w:type="dxa"/>
            <w:tcBorders>
              <w:top w:val="single" w:sz="4" w:space="0" w:color="000000"/>
              <w:left w:val="single" w:sz="4" w:space="0" w:color="000000"/>
              <w:bottom w:val="single" w:sz="4" w:space="0" w:color="000000"/>
              <w:right w:val="single" w:sz="4" w:space="0" w:color="000000"/>
            </w:tcBorders>
            <w:hideMark/>
          </w:tcPr>
          <w:p w14:paraId="096A4080" w14:textId="77777777" w:rsidR="00F846D1" w:rsidRPr="00F846D1" w:rsidRDefault="00F846D1" w:rsidP="00F846D1">
            <w:pPr>
              <w:jc w:val="center"/>
            </w:pPr>
            <w:r w:rsidRPr="00F846D1">
              <w:t>Mean = 46.47%</w:t>
            </w:r>
          </w:p>
          <w:p w14:paraId="096A4081"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082"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83" w14:textId="77777777" w:rsidR="00F846D1" w:rsidRPr="00F846D1" w:rsidRDefault="00F846D1" w:rsidP="00F846D1">
            <w:pPr>
              <w:jc w:val="center"/>
            </w:pPr>
            <w:r w:rsidRPr="00F846D1">
              <w:t>BIDE</w:t>
            </w:r>
          </w:p>
        </w:tc>
      </w:tr>
      <w:tr w:rsidR="00F846D1" w:rsidRPr="00F846D1" w14:paraId="096A4089"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85" w14:textId="77777777" w:rsidR="00F846D1" w:rsidRPr="00F846D1" w:rsidRDefault="00F846D1" w:rsidP="00F846D1">
            <w:r w:rsidRPr="00F846D1">
              <w:t>South Asian ethnicity</w:t>
            </w:r>
          </w:p>
        </w:tc>
        <w:tc>
          <w:tcPr>
            <w:tcW w:w="2823" w:type="dxa"/>
            <w:tcBorders>
              <w:top w:val="single" w:sz="4" w:space="0" w:color="000000"/>
              <w:left w:val="single" w:sz="4" w:space="0" w:color="000000"/>
              <w:bottom w:val="single" w:sz="4" w:space="0" w:color="000000"/>
              <w:right w:val="single" w:sz="4" w:space="0" w:color="000000"/>
            </w:tcBorders>
            <w:hideMark/>
          </w:tcPr>
          <w:p w14:paraId="096A4086" w14:textId="77777777" w:rsidR="00F846D1" w:rsidRPr="00F846D1" w:rsidRDefault="00F846D1" w:rsidP="00F846D1">
            <w:pPr>
              <w:jc w:val="center"/>
            </w:pPr>
            <w:r w:rsidRPr="00F846D1">
              <w:t xml:space="preserve">Mean = 100% </w:t>
            </w:r>
          </w:p>
        </w:tc>
        <w:tc>
          <w:tcPr>
            <w:tcW w:w="2695" w:type="dxa"/>
            <w:tcBorders>
              <w:top w:val="single" w:sz="4" w:space="0" w:color="000000"/>
              <w:left w:val="single" w:sz="4" w:space="0" w:color="000000"/>
              <w:bottom w:val="single" w:sz="4" w:space="0" w:color="000000"/>
              <w:right w:val="single" w:sz="4" w:space="0" w:color="000000"/>
            </w:tcBorders>
            <w:hideMark/>
          </w:tcPr>
          <w:p w14:paraId="096A4087"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88" w14:textId="77777777" w:rsidR="00F846D1" w:rsidRPr="00F846D1" w:rsidRDefault="00F846D1" w:rsidP="00F846D1">
            <w:pPr>
              <w:jc w:val="center"/>
            </w:pPr>
            <w:r w:rsidRPr="00F846D1">
              <w:t>Assumption</w:t>
            </w:r>
          </w:p>
        </w:tc>
      </w:tr>
      <w:tr w:rsidR="00F846D1" w:rsidRPr="00F846D1" w14:paraId="096A4091"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8A" w14:textId="77777777" w:rsidR="00F846D1" w:rsidRPr="00F846D1" w:rsidRDefault="00F846D1" w:rsidP="00F846D1">
            <w:r w:rsidRPr="00F846D1">
              <w:t>HbA</w:t>
            </w:r>
            <w:r w:rsidRPr="00F846D1">
              <w:rPr>
                <w:vertAlign w:val="subscript"/>
              </w:rPr>
              <w:t>1c</w:t>
            </w:r>
            <w:r w:rsidRPr="00F846D1">
              <w:t xml:space="preserve"> (%)</w:t>
            </w:r>
          </w:p>
        </w:tc>
        <w:tc>
          <w:tcPr>
            <w:tcW w:w="2823" w:type="dxa"/>
            <w:tcBorders>
              <w:top w:val="single" w:sz="4" w:space="0" w:color="000000"/>
              <w:left w:val="single" w:sz="4" w:space="0" w:color="000000"/>
              <w:bottom w:val="single" w:sz="4" w:space="0" w:color="000000"/>
              <w:right w:val="single" w:sz="4" w:space="0" w:color="000000"/>
            </w:tcBorders>
            <w:hideMark/>
          </w:tcPr>
          <w:p w14:paraId="096A408B" w14:textId="77777777" w:rsidR="00F846D1" w:rsidRPr="00F846D1" w:rsidRDefault="00F846D1" w:rsidP="00F846D1">
            <w:pPr>
              <w:jc w:val="center"/>
            </w:pPr>
            <w:r w:rsidRPr="00F846D1">
              <w:t>Mean = 9.6</w:t>
            </w:r>
          </w:p>
          <w:p w14:paraId="096A408C" w14:textId="77777777" w:rsidR="00F846D1" w:rsidRPr="00F846D1" w:rsidRDefault="00F846D1" w:rsidP="00F846D1">
            <w:pPr>
              <w:jc w:val="center"/>
            </w:pPr>
            <w:r w:rsidRPr="00F846D1">
              <w:t>SD =2.34</w:t>
            </w:r>
          </w:p>
          <w:p w14:paraId="096A408D" w14:textId="77777777" w:rsidR="00F846D1" w:rsidRPr="00F846D1" w:rsidRDefault="00F846D1" w:rsidP="00F846D1">
            <w:pPr>
              <w:jc w:val="center"/>
            </w:pPr>
            <w:r w:rsidRPr="00F846D1">
              <w:t xml:space="preserve">95% range = 6, 14.5 </w:t>
            </w:r>
          </w:p>
          <w:p w14:paraId="096A408E" w14:textId="77777777" w:rsidR="00F846D1" w:rsidRPr="00F846D1" w:rsidRDefault="00F846D1" w:rsidP="00F846D1">
            <w:pPr>
              <w:jc w:val="center"/>
            </w:pPr>
            <w:r w:rsidRPr="00F846D1">
              <w:t>Missing = 48%</w:t>
            </w:r>
          </w:p>
        </w:tc>
        <w:tc>
          <w:tcPr>
            <w:tcW w:w="2695" w:type="dxa"/>
            <w:tcBorders>
              <w:top w:val="single" w:sz="4" w:space="0" w:color="000000"/>
              <w:left w:val="single" w:sz="4" w:space="0" w:color="000000"/>
              <w:bottom w:val="single" w:sz="4" w:space="0" w:color="000000"/>
              <w:right w:val="single" w:sz="4" w:space="0" w:color="000000"/>
            </w:tcBorders>
            <w:hideMark/>
          </w:tcPr>
          <w:p w14:paraId="096A408F"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90" w14:textId="77777777" w:rsidR="00F846D1" w:rsidRPr="00F846D1" w:rsidRDefault="00F846D1" w:rsidP="00F846D1">
            <w:pPr>
              <w:jc w:val="center"/>
            </w:pPr>
            <w:r w:rsidRPr="00F846D1">
              <w:t>BIDE</w:t>
            </w:r>
          </w:p>
        </w:tc>
      </w:tr>
      <w:tr w:rsidR="00F846D1" w:rsidRPr="00F846D1" w14:paraId="096A4099"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92" w14:textId="77777777" w:rsidR="00F846D1" w:rsidRPr="00F846D1" w:rsidRDefault="00F846D1" w:rsidP="00F846D1">
            <w:r w:rsidRPr="00F846D1">
              <w:t>Systolic blood pressure (mm Hg)</w:t>
            </w:r>
          </w:p>
        </w:tc>
        <w:tc>
          <w:tcPr>
            <w:tcW w:w="2823" w:type="dxa"/>
            <w:tcBorders>
              <w:top w:val="single" w:sz="4" w:space="0" w:color="000000"/>
              <w:left w:val="single" w:sz="4" w:space="0" w:color="000000"/>
              <w:bottom w:val="single" w:sz="4" w:space="0" w:color="000000"/>
              <w:right w:val="single" w:sz="4" w:space="0" w:color="000000"/>
            </w:tcBorders>
            <w:hideMark/>
          </w:tcPr>
          <w:p w14:paraId="096A4093" w14:textId="77777777" w:rsidR="00F846D1" w:rsidRPr="00F846D1" w:rsidRDefault="00F846D1" w:rsidP="00F846D1">
            <w:pPr>
              <w:jc w:val="center"/>
            </w:pPr>
            <w:r w:rsidRPr="00F846D1">
              <w:t>Mean = 128.44</w:t>
            </w:r>
          </w:p>
          <w:p w14:paraId="096A4094" w14:textId="77777777" w:rsidR="00F846D1" w:rsidRPr="00F846D1" w:rsidRDefault="00F846D1" w:rsidP="00F846D1">
            <w:pPr>
              <w:jc w:val="center"/>
            </w:pPr>
            <w:r w:rsidRPr="00F846D1">
              <w:t>SD = 18.26</w:t>
            </w:r>
          </w:p>
          <w:p w14:paraId="096A4095" w14:textId="77777777" w:rsidR="00F846D1" w:rsidRPr="00F846D1" w:rsidRDefault="00F846D1" w:rsidP="00F846D1">
            <w:pPr>
              <w:jc w:val="center"/>
            </w:pPr>
            <w:r w:rsidRPr="00F846D1">
              <w:t>95% range = 100, 170</w:t>
            </w:r>
          </w:p>
          <w:p w14:paraId="096A4096"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097"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98" w14:textId="77777777" w:rsidR="00F846D1" w:rsidRPr="00F846D1" w:rsidRDefault="00F846D1" w:rsidP="00F846D1">
            <w:pPr>
              <w:jc w:val="center"/>
            </w:pPr>
            <w:r w:rsidRPr="00F846D1">
              <w:t>BIDE</w:t>
            </w:r>
          </w:p>
        </w:tc>
      </w:tr>
      <w:tr w:rsidR="00F846D1" w:rsidRPr="00F846D1" w14:paraId="096A40A1"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9A" w14:textId="77777777" w:rsidR="00F846D1" w:rsidRPr="00F846D1" w:rsidRDefault="00F846D1" w:rsidP="00F846D1">
            <w:r w:rsidRPr="00F846D1">
              <w:t>LDL cholesterol (mmol/l)</w:t>
            </w:r>
          </w:p>
        </w:tc>
        <w:tc>
          <w:tcPr>
            <w:tcW w:w="2823" w:type="dxa"/>
            <w:tcBorders>
              <w:top w:val="single" w:sz="4" w:space="0" w:color="000000"/>
              <w:left w:val="single" w:sz="4" w:space="0" w:color="000000"/>
              <w:bottom w:val="single" w:sz="4" w:space="0" w:color="000000"/>
              <w:right w:val="single" w:sz="4" w:space="0" w:color="000000"/>
            </w:tcBorders>
            <w:hideMark/>
          </w:tcPr>
          <w:p w14:paraId="096A409B" w14:textId="77777777" w:rsidR="00F846D1" w:rsidRPr="00F846D1" w:rsidRDefault="00F846D1" w:rsidP="00F846D1">
            <w:pPr>
              <w:jc w:val="center"/>
            </w:pPr>
            <w:r w:rsidRPr="00F846D1">
              <w:t>Mean = 275.75</w:t>
            </w:r>
          </w:p>
          <w:p w14:paraId="096A409C" w14:textId="77777777" w:rsidR="00F846D1" w:rsidRPr="00F846D1" w:rsidRDefault="00F846D1" w:rsidP="00F846D1">
            <w:pPr>
              <w:jc w:val="center"/>
            </w:pPr>
            <w:r w:rsidRPr="00F846D1">
              <w:t>SD = 103.87</w:t>
            </w:r>
          </w:p>
          <w:p w14:paraId="096A409D" w14:textId="77777777" w:rsidR="00F846D1" w:rsidRPr="00F846D1" w:rsidRDefault="00F846D1" w:rsidP="00F846D1">
            <w:pPr>
              <w:jc w:val="center"/>
            </w:pPr>
            <w:r w:rsidRPr="00F846D1">
              <w:t>95% range =100.85, 499.1</w:t>
            </w:r>
          </w:p>
          <w:p w14:paraId="096A409E" w14:textId="77777777" w:rsidR="00F846D1" w:rsidRPr="00F846D1" w:rsidRDefault="00F846D1" w:rsidP="00F846D1">
            <w:pPr>
              <w:jc w:val="center"/>
            </w:pPr>
            <w:r w:rsidRPr="00F846D1">
              <w:t>Missing = 57%</w:t>
            </w:r>
          </w:p>
        </w:tc>
        <w:tc>
          <w:tcPr>
            <w:tcW w:w="2695" w:type="dxa"/>
            <w:tcBorders>
              <w:top w:val="single" w:sz="4" w:space="0" w:color="000000"/>
              <w:left w:val="single" w:sz="4" w:space="0" w:color="000000"/>
              <w:bottom w:val="single" w:sz="4" w:space="0" w:color="000000"/>
              <w:right w:val="single" w:sz="4" w:space="0" w:color="000000"/>
            </w:tcBorders>
            <w:hideMark/>
          </w:tcPr>
          <w:p w14:paraId="096A409F"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A0" w14:textId="77777777" w:rsidR="00F846D1" w:rsidRPr="00F846D1" w:rsidRDefault="00F846D1" w:rsidP="00F846D1">
            <w:pPr>
              <w:jc w:val="center"/>
            </w:pPr>
            <w:r w:rsidRPr="00F846D1">
              <w:t>BIDE</w:t>
            </w:r>
          </w:p>
        </w:tc>
      </w:tr>
      <w:tr w:rsidR="00F846D1" w:rsidRPr="00F846D1" w14:paraId="096A40A9"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A2" w14:textId="77777777" w:rsidR="00F846D1" w:rsidRPr="00F846D1" w:rsidRDefault="00F846D1" w:rsidP="00F846D1">
            <w:r w:rsidRPr="00F846D1">
              <w:t>HDL cholesterol (mmol/l)</w:t>
            </w:r>
          </w:p>
        </w:tc>
        <w:tc>
          <w:tcPr>
            <w:tcW w:w="2823" w:type="dxa"/>
            <w:tcBorders>
              <w:top w:val="single" w:sz="4" w:space="0" w:color="000000"/>
              <w:left w:val="single" w:sz="4" w:space="0" w:color="000000"/>
              <w:bottom w:val="single" w:sz="4" w:space="0" w:color="000000"/>
              <w:right w:val="single" w:sz="4" w:space="0" w:color="000000"/>
            </w:tcBorders>
            <w:hideMark/>
          </w:tcPr>
          <w:p w14:paraId="096A40A3" w14:textId="77777777" w:rsidR="00F846D1" w:rsidRPr="00F846D1" w:rsidRDefault="00F846D1" w:rsidP="00F846D1">
            <w:pPr>
              <w:jc w:val="center"/>
            </w:pPr>
            <w:r w:rsidRPr="00F846D1">
              <w:t>Mean = 90.97</w:t>
            </w:r>
          </w:p>
          <w:p w14:paraId="096A40A4" w14:textId="77777777" w:rsidR="00F846D1" w:rsidRPr="00F846D1" w:rsidRDefault="00F846D1" w:rsidP="00F846D1">
            <w:pPr>
              <w:jc w:val="center"/>
            </w:pPr>
            <w:r w:rsidRPr="00F846D1">
              <w:t>SD = 24.52</w:t>
            </w:r>
          </w:p>
          <w:p w14:paraId="096A40A5" w14:textId="77777777" w:rsidR="00F846D1" w:rsidRPr="00F846D1" w:rsidRDefault="00F846D1" w:rsidP="00F846D1">
            <w:pPr>
              <w:jc w:val="center"/>
            </w:pPr>
            <w:r w:rsidRPr="00F846D1">
              <w:t>95% range = 46.55, 144.82</w:t>
            </w:r>
          </w:p>
          <w:p w14:paraId="096A40A6" w14:textId="77777777" w:rsidR="00F846D1" w:rsidRPr="00F846D1" w:rsidRDefault="00F846D1" w:rsidP="00F846D1">
            <w:pPr>
              <w:jc w:val="center"/>
            </w:pPr>
            <w:r w:rsidRPr="00F846D1">
              <w:t>Missing = 63%</w:t>
            </w:r>
          </w:p>
        </w:tc>
        <w:tc>
          <w:tcPr>
            <w:tcW w:w="2695" w:type="dxa"/>
            <w:tcBorders>
              <w:top w:val="single" w:sz="4" w:space="0" w:color="000000"/>
              <w:left w:val="single" w:sz="4" w:space="0" w:color="000000"/>
              <w:bottom w:val="single" w:sz="4" w:space="0" w:color="000000"/>
              <w:right w:val="single" w:sz="4" w:space="0" w:color="000000"/>
            </w:tcBorders>
            <w:hideMark/>
          </w:tcPr>
          <w:p w14:paraId="096A40A7"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A8" w14:textId="77777777" w:rsidR="00F846D1" w:rsidRPr="00F846D1" w:rsidRDefault="00F846D1" w:rsidP="00F846D1">
            <w:pPr>
              <w:jc w:val="center"/>
            </w:pPr>
            <w:r w:rsidRPr="00F846D1">
              <w:t>BIDE</w:t>
            </w:r>
          </w:p>
        </w:tc>
      </w:tr>
      <w:tr w:rsidR="00F846D1" w:rsidRPr="00F846D1" w14:paraId="096A40B1"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AA" w14:textId="77777777" w:rsidR="00F846D1" w:rsidRPr="00F846D1" w:rsidRDefault="00F846D1" w:rsidP="00F846D1">
            <w:r w:rsidRPr="00F846D1">
              <w:t>BMI</w:t>
            </w:r>
          </w:p>
        </w:tc>
        <w:tc>
          <w:tcPr>
            <w:tcW w:w="2823" w:type="dxa"/>
            <w:tcBorders>
              <w:top w:val="single" w:sz="4" w:space="0" w:color="000000"/>
              <w:left w:val="single" w:sz="4" w:space="0" w:color="000000"/>
              <w:bottom w:val="single" w:sz="4" w:space="0" w:color="000000"/>
              <w:right w:val="single" w:sz="4" w:space="0" w:color="000000"/>
            </w:tcBorders>
            <w:hideMark/>
          </w:tcPr>
          <w:p w14:paraId="096A40AB" w14:textId="77777777" w:rsidR="00F846D1" w:rsidRPr="00F846D1" w:rsidRDefault="00F846D1" w:rsidP="00F846D1">
            <w:pPr>
              <w:jc w:val="center"/>
            </w:pPr>
            <w:r w:rsidRPr="00F846D1">
              <w:t>Mean = 28.72</w:t>
            </w:r>
          </w:p>
          <w:p w14:paraId="096A40AC" w14:textId="77777777" w:rsidR="00F846D1" w:rsidRPr="00F846D1" w:rsidRDefault="00F846D1" w:rsidP="00F846D1">
            <w:pPr>
              <w:jc w:val="center"/>
            </w:pPr>
            <w:r w:rsidRPr="00F846D1">
              <w:t>SD = 5.47</w:t>
            </w:r>
          </w:p>
          <w:p w14:paraId="096A40AD" w14:textId="77777777" w:rsidR="00F846D1" w:rsidRPr="00F846D1" w:rsidRDefault="00F846D1" w:rsidP="00F846D1">
            <w:pPr>
              <w:jc w:val="center"/>
            </w:pPr>
            <w:r w:rsidRPr="00F846D1">
              <w:t>95% range =19.9, 40.58</w:t>
            </w:r>
          </w:p>
          <w:p w14:paraId="096A40AE"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0AF"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B0" w14:textId="77777777" w:rsidR="00F846D1" w:rsidRPr="00F846D1" w:rsidRDefault="00F846D1" w:rsidP="00F846D1">
            <w:pPr>
              <w:jc w:val="center"/>
            </w:pPr>
            <w:r w:rsidRPr="00F846D1">
              <w:t>BIDE</w:t>
            </w:r>
          </w:p>
        </w:tc>
      </w:tr>
      <w:tr w:rsidR="00F846D1" w:rsidRPr="00F846D1" w14:paraId="096A40B7"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B2" w14:textId="77777777" w:rsidR="00F846D1" w:rsidRPr="00F846D1" w:rsidRDefault="00F846D1" w:rsidP="00F846D1">
            <w:bookmarkStart w:id="5" w:name="_Hlk162275974"/>
            <w:r w:rsidRPr="00F846D1">
              <w:t>Albuminuria</w:t>
            </w:r>
          </w:p>
        </w:tc>
        <w:tc>
          <w:tcPr>
            <w:tcW w:w="2823" w:type="dxa"/>
            <w:tcBorders>
              <w:top w:val="single" w:sz="4" w:space="0" w:color="000000"/>
              <w:left w:val="single" w:sz="4" w:space="0" w:color="000000"/>
              <w:bottom w:val="single" w:sz="4" w:space="0" w:color="000000"/>
              <w:right w:val="single" w:sz="4" w:space="0" w:color="000000"/>
            </w:tcBorders>
            <w:hideMark/>
          </w:tcPr>
          <w:p w14:paraId="096A40B3" w14:textId="77777777" w:rsidR="00F846D1" w:rsidRPr="00F846D1" w:rsidRDefault="00F846D1" w:rsidP="00F846D1">
            <w:pPr>
              <w:jc w:val="center"/>
            </w:pPr>
            <w:r w:rsidRPr="00F846D1">
              <w:t>Mean = 27.06%</w:t>
            </w:r>
          </w:p>
          <w:p w14:paraId="096A40B4" w14:textId="77777777" w:rsidR="00F846D1" w:rsidRPr="00F846D1" w:rsidRDefault="00F846D1" w:rsidP="00F846D1">
            <w:pPr>
              <w:jc w:val="center"/>
            </w:pPr>
            <w:r w:rsidRPr="00F846D1">
              <w:t>Missing = 98%</w:t>
            </w:r>
          </w:p>
        </w:tc>
        <w:tc>
          <w:tcPr>
            <w:tcW w:w="2695" w:type="dxa"/>
            <w:tcBorders>
              <w:top w:val="single" w:sz="4" w:space="0" w:color="000000"/>
              <w:left w:val="single" w:sz="4" w:space="0" w:color="000000"/>
              <w:bottom w:val="single" w:sz="4" w:space="0" w:color="000000"/>
              <w:right w:val="single" w:sz="4" w:space="0" w:color="000000"/>
            </w:tcBorders>
            <w:hideMark/>
          </w:tcPr>
          <w:p w14:paraId="096A40B5"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B6" w14:textId="77777777" w:rsidR="00F846D1" w:rsidRPr="00F846D1" w:rsidRDefault="00F846D1" w:rsidP="00F846D1">
            <w:pPr>
              <w:jc w:val="center"/>
            </w:pPr>
            <w:r w:rsidRPr="00F846D1">
              <w:t>BIDE</w:t>
            </w:r>
          </w:p>
        </w:tc>
      </w:tr>
      <w:tr w:rsidR="00F846D1" w:rsidRPr="00F846D1" w14:paraId="096A40BE"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B8" w14:textId="77777777" w:rsidR="00F846D1" w:rsidRPr="00F846D1" w:rsidRDefault="00F846D1" w:rsidP="00F846D1">
            <w:r w:rsidRPr="00F846D1">
              <w:t>Heart rate (beats per minute)</w:t>
            </w:r>
          </w:p>
        </w:tc>
        <w:tc>
          <w:tcPr>
            <w:tcW w:w="2823" w:type="dxa"/>
            <w:tcBorders>
              <w:top w:val="single" w:sz="4" w:space="0" w:color="000000"/>
              <w:left w:val="single" w:sz="4" w:space="0" w:color="000000"/>
              <w:bottom w:val="single" w:sz="4" w:space="0" w:color="000000"/>
              <w:right w:val="single" w:sz="4" w:space="0" w:color="000000"/>
            </w:tcBorders>
            <w:hideMark/>
          </w:tcPr>
          <w:p w14:paraId="096A40B9" w14:textId="77777777" w:rsidR="00F846D1" w:rsidRPr="00F846D1" w:rsidRDefault="00F846D1" w:rsidP="00F846D1">
            <w:pPr>
              <w:jc w:val="center"/>
            </w:pPr>
            <w:r w:rsidRPr="00F846D1">
              <w:t>Mean = 85.67</w:t>
            </w:r>
          </w:p>
          <w:p w14:paraId="096A40BA" w14:textId="77777777" w:rsidR="00F846D1" w:rsidRPr="00F846D1" w:rsidRDefault="00F846D1" w:rsidP="00F846D1">
            <w:pPr>
              <w:jc w:val="center"/>
            </w:pPr>
            <w:r w:rsidRPr="00F846D1">
              <w:t>SD = 11.48</w:t>
            </w:r>
          </w:p>
          <w:p w14:paraId="096A40BB" w14:textId="77777777" w:rsidR="00F846D1" w:rsidRPr="00F846D1" w:rsidRDefault="00F846D1" w:rsidP="00F846D1">
            <w:pPr>
              <w:jc w:val="center"/>
            </w:pPr>
            <w:r w:rsidRPr="00F846D1">
              <w:t>95% range = 62.96, 107.76</w:t>
            </w:r>
          </w:p>
        </w:tc>
        <w:tc>
          <w:tcPr>
            <w:tcW w:w="2695" w:type="dxa"/>
            <w:tcBorders>
              <w:top w:val="single" w:sz="4" w:space="0" w:color="000000"/>
              <w:left w:val="single" w:sz="4" w:space="0" w:color="000000"/>
              <w:bottom w:val="single" w:sz="4" w:space="0" w:color="000000"/>
              <w:right w:val="single" w:sz="4" w:space="0" w:color="000000"/>
            </w:tcBorders>
            <w:hideMark/>
          </w:tcPr>
          <w:p w14:paraId="096A40BC" w14:textId="77777777" w:rsidR="00F846D1" w:rsidRPr="00F846D1" w:rsidRDefault="00F846D1" w:rsidP="00F846D1">
            <w:pPr>
              <w:jc w:val="center"/>
            </w:pPr>
            <w:r w:rsidRPr="00F846D1">
              <w:t>Linear regression with covariates: sex, HbA</w:t>
            </w:r>
            <w:r w:rsidRPr="00F846D1">
              <w:rPr>
                <w:vertAlign w:val="subscript"/>
              </w:rPr>
              <w:t>1c</w:t>
            </w:r>
            <w:r w:rsidRPr="00F846D1">
              <w:t xml:space="preserve"> and eGFR</w:t>
            </w:r>
          </w:p>
        </w:tc>
        <w:tc>
          <w:tcPr>
            <w:tcW w:w="1561" w:type="dxa"/>
            <w:tcBorders>
              <w:top w:val="single" w:sz="4" w:space="0" w:color="000000"/>
              <w:left w:val="single" w:sz="4" w:space="0" w:color="000000"/>
              <w:bottom w:val="single" w:sz="4" w:space="0" w:color="000000"/>
              <w:right w:val="single" w:sz="4" w:space="0" w:color="000000"/>
            </w:tcBorders>
            <w:hideMark/>
          </w:tcPr>
          <w:p w14:paraId="096A40BD" w14:textId="77777777" w:rsidR="00F846D1" w:rsidRPr="00F846D1" w:rsidRDefault="00F846D1" w:rsidP="00F846D1">
            <w:pPr>
              <w:jc w:val="center"/>
            </w:pPr>
            <w:r w:rsidRPr="00F846D1">
              <w:t>Ali et al. 2020</w:t>
            </w:r>
          </w:p>
        </w:tc>
      </w:tr>
      <w:tr w:rsidR="00F846D1" w:rsidRPr="00F846D1" w14:paraId="096A40C6"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BF" w14:textId="77777777" w:rsidR="00F846D1" w:rsidRPr="00F846D1" w:rsidRDefault="00F846D1" w:rsidP="00F846D1">
            <w:r w:rsidRPr="00F846D1">
              <w:t>White blood cell count (1x10^6/ml)</w:t>
            </w:r>
          </w:p>
        </w:tc>
        <w:tc>
          <w:tcPr>
            <w:tcW w:w="2823" w:type="dxa"/>
            <w:tcBorders>
              <w:top w:val="single" w:sz="4" w:space="0" w:color="000000"/>
              <w:left w:val="single" w:sz="4" w:space="0" w:color="000000"/>
              <w:bottom w:val="single" w:sz="4" w:space="0" w:color="000000"/>
              <w:right w:val="single" w:sz="4" w:space="0" w:color="000000"/>
            </w:tcBorders>
            <w:hideMark/>
          </w:tcPr>
          <w:p w14:paraId="096A40C0" w14:textId="77777777" w:rsidR="00F846D1" w:rsidRPr="00F846D1" w:rsidRDefault="00F846D1" w:rsidP="00F846D1">
            <w:pPr>
              <w:jc w:val="center"/>
            </w:pPr>
            <w:r w:rsidRPr="00F846D1">
              <w:t>Mean = 9.33</w:t>
            </w:r>
          </w:p>
          <w:p w14:paraId="096A40C1" w14:textId="77777777" w:rsidR="00F846D1" w:rsidRPr="00F846D1" w:rsidRDefault="00F846D1" w:rsidP="00F846D1">
            <w:pPr>
              <w:jc w:val="center"/>
            </w:pPr>
            <w:r w:rsidRPr="00F846D1">
              <w:t>SD = 4.11</w:t>
            </w:r>
          </w:p>
          <w:p w14:paraId="096A40C2" w14:textId="77777777" w:rsidR="00F846D1" w:rsidRPr="00F846D1" w:rsidRDefault="00F846D1" w:rsidP="00F846D1">
            <w:pPr>
              <w:jc w:val="center"/>
            </w:pPr>
            <w:r w:rsidRPr="00F846D1">
              <w:t>95% range = 5, 18.1</w:t>
            </w:r>
          </w:p>
          <w:p w14:paraId="096A40C3" w14:textId="77777777" w:rsidR="00F846D1" w:rsidRPr="00F846D1" w:rsidRDefault="00F846D1" w:rsidP="00F846D1">
            <w:pPr>
              <w:jc w:val="center"/>
            </w:pPr>
            <w:r w:rsidRPr="00F846D1">
              <w:t>Missing = 81%</w:t>
            </w:r>
          </w:p>
        </w:tc>
        <w:tc>
          <w:tcPr>
            <w:tcW w:w="2695" w:type="dxa"/>
            <w:tcBorders>
              <w:top w:val="single" w:sz="4" w:space="0" w:color="000000"/>
              <w:left w:val="single" w:sz="4" w:space="0" w:color="000000"/>
              <w:bottom w:val="single" w:sz="4" w:space="0" w:color="000000"/>
              <w:right w:val="single" w:sz="4" w:space="0" w:color="000000"/>
            </w:tcBorders>
            <w:hideMark/>
          </w:tcPr>
          <w:p w14:paraId="096A40C4"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C5" w14:textId="77777777" w:rsidR="00F846D1" w:rsidRPr="00F846D1" w:rsidRDefault="00F846D1" w:rsidP="00F846D1">
            <w:pPr>
              <w:jc w:val="center"/>
            </w:pPr>
            <w:r w:rsidRPr="00F846D1">
              <w:t>BIDE</w:t>
            </w:r>
          </w:p>
        </w:tc>
      </w:tr>
      <w:bookmarkEnd w:id="5"/>
      <w:tr w:rsidR="00F846D1" w:rsidRPr="00F846D1" w14:paraId="096A40CE"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C7" w14:textId="77777777" w:rsidR="00F846D1" w:rsidRPr="00F846D1" w:rsidRDefault="00F846D1" w:rsidP="00F846D1">
            <w:r w:rsidRPr="00F846D1">
              <w:t>Haemoglobin (g/dl)</w:t>
            </w:r>
          </w:p>
        </w:tc>
        <w:tc>
          <w:tcPr>
            <w:tcW w:w="2823" w:type="dxa"/>
            <w:tcBorders>
              <w:top w:val="single" w:sz="4" w:space="0" w:color="000000"/>
              <w:left w:val="single" w:sz="4" w:space="0" w:color="000000"/>
              <w:bottom w:val="single" w:sz="4" w:space="0" w:color="000000"/>
              <w:right w:val="single" w:sz="4" w:space="0" w:color="000000"/>
            </w:tcBorders>
            <w:hideMark/>
          </w:tcPr>
          <w:p w14:paraId="096A40C8" w14:textId="77777777" w:rsidR="00F846D1" w:rsidRPr="00F846D1" w:rsidRDefault="00F846D1" w:rsidP="00F846D1">
            <w:pPr>
              <w:jc w:val="center"/>
            </w:pPr>
            <w:r w:rsidRPr="00F846D1">
              <w:t>Mean = 12.48</w:t>
            </w:r>
          </w:p>
          <w:p w14:paraId="096A40C9" w14:textId="77777777" w:rsidR="00F846D1" w:rsidRPr="00F846D1" w:rsidRDefault="00F846D1" w:rsidP="00F846D1">
            <w:pPr>
              <w:jc w:val="center"/>
            </w:pPr>
            <w:r w:rsidRPr="00F846D1">
              <w:t>SD = 2.2</w:t>
            </w:r>
          </w:p>
          <w:p w14:paraId="096A40CA" w14:textId="77777777" w:rsidR="00F846D1" w:rsidRPr="00F846D1" w:rsidRDefault="00F846D1" w:rsidP="00F846D1">
            <w:pPr>
              <w:jc w:val="center"/>
            </w:pPr>
            <w:r w:rsidRPr="00F846D1">
              <w:t>95% range = 8.1, 16.6</w:t>
            </w:r>
          </w:p>
          <w:p w14:paraId="096A40CB" w14:textId="77777777" w:rsidR="00F846D1" w:rsidRPr="00F846D1" w:rsidRDefault="00F846D1" w:rsidP="00F846D1">
            <w:pPr>
              <w:jc w:val="center"/>
            </w:pPr>
            <w:r w:rsidRPr="00F846D1">
              <w:t>Missing = 86%</w:t>
            </w:r>
          </w:p>
        </w:tc>
        <w:tc>
          <w:tcPr>
            <w:tcW w:w="2695" w:type="dxa"/>
            <w:tcBorders>
              <w:top w:val="single" w:sz="4" w:space="0" w:color="000000"/>
              <w:left w:val="single" w:sz="4" w:space="0" w:color="000000"/>
              <w:bottom w:val="single" w:sz="4" w:space="0" w:color="000000"/>
              <w:right w:val="single" w:sz="4" w:space="0" w:color="000000"/>
            </w:tcBorders>
            <w:hideMark/>
          </w:tcPr>
          <w:p w14:paraId="096A40CC"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CD" w14:textId="77777777" w:rsidR="00F846D1" w:rsidRPr="00F846D1" w:rsidRDefault="00F846D1" w:rsidP="00F846D1">
            <w:pPr>
              <w:jc w:val="center"/>
            </w:pPr>
            <w:r w:rsidRPr="00F846D1">
              <w:t>BIDE</w:t>
            </w:r>
          </w:p>
        </w:tc>
      </w:tr>
      <w:tr w:rsidR="00F846D1" w:rsidRPr="00F846D1" w14:paraId="096A40D6"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CF" w14:textId="77777777" w:rsidR="00F846D1" w:rsidRPr="00F846D1" w:rsidRDefault="00F846D1" w:rsidP="00F846D1">
            <w:r w:rsidRPr="00F846D1">
              <w:lastRenderedPageBreak/>
              <w:t>Estimated glomerular filter rate (ml/min/1.73m^2)</w:t>
            </w:r>
          </w:p>
        </w:tc>
        <w:tc>
          <w:tcPr>
            <w:tcW w:w="2823" w:type="dxa"/>
            <w:tcBorders>
              <w:top w:val="single" w:sz="4" w:space="0" w:color="000000"/>
              <w:left w:val="single" w:sz="4" w:space="0" w:color="000000"/>
              <w:bottom w:val="single" w:sz="4" w:space="0" w:color="000000"/>
              <w:right w:val="single" w:sz="4" w:space="0" w:color="000000"/>
            </w:tcBorders>
            <w:hideMark/>
          </w:tcPr>
          <w:p w14:paraId="096A40D0" w14:textId="77777777" w:rsidR="00F846D1" w:rsidRPr="00F846D1" w:rsidRDefault="00F846D1" w:rsidP="00F846D1">
            <w:pPr>
              <w:jc w:val="center"/>
            </w:pPr>
            <w:r w:rsidRPr="00F846D1">
              <w:t>Mean = 64.56</w:t>
            </w:r>
          </w:p>
          <w:p w14:paraId="096A40D1" w14:textId="77777777" w:rsidR="00F846D1" w:rsidRPr="00F846D1" w:rsidRDefault="00F846D1" w:rsidP="00F846D1">
            <w:pPr>
              <w:jc w:val="center"/>
            </w:pPr>
            <w:r w:rsidRPr="00F846D1">
              <w:t>SD = 20.06</w:t>
            </w:r>
          </w:p>
          <w:p w14:paraId="096A40D2" w14:textId="77777777" w:rsidR="00F846D1" w:rsidRPr="00F846D1" w:rsidRDefault="00F846D1" w:rsidP="00F846D1">
            <w:pPr>
              <w:jc w:val="center"/>
            </w:pPr>
            <w:r w:rsidRPr="00F846D1">
              <w:t>95% range = 21, 103</w:t>
            </w:r>
          </w:p>
          <w:p w14:paraId="096A40D3" w14:textId="77777777" w:rsidR="00F846D1" w:rsidRPr="00F846D1" w:rsidRDefault="00F846D1" w:rsidP="00F846D1">
            <w:pPr>
              <w:jc w:val="center"/>
            </w:pPr>
            <w:r w:rsidRPr="00F846D1">
              <w:t>Missing = 87%</w:t>
            </w:r>
          </w:p>
        </w:tc>
        <w:tc>
          <w:tcPr>
            <w:tcW w:w="2695" w:type="dxa"/>
            <w:tcBorders>
              <w:top w:val="single" w:sz="4" w:space="0" w:color="000000"/>
              <w:left w:val="single" w:sz="4" w:space="0" w:color="000000"/>
              <w:bottom w:val="single" w:sz="4" w:space="0" w:color="000000"/>
              <w:right w:val="single" w:sz="4" w:space="0" w:color="000000"/>
            </w:tcBorders>
            <w:hideMark/>
          </w:tcPr>
          <w:p w14:paraId="096A40D4"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D5" w14:textId="77777777" w:rsidR="00F846D1" w:rsidRPr="00F846D1" w:rsidRDefault="00F846D1" w:rsidP="00F846D1">
            <w:pPr>
              <w:jc w:val="center"/>
            </w:pPr>
            <w:r w:rsidRPr="00F846D1">
              <w:t>BIDE</w:t>
            </w:r>
          </w:p>
        </w:tc>
      </w:tr>
      <w:tr w:rsidR="00F846D1" w:rsidRPr="00F846D1" w14:paraId="096A40DB"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D7" w14:textId="77777777" w:rsidR="00F846D1" w:rsidRPr="00F846D1" w:rsidRDefault="00F846D1" w:rsidP="00F846D1">
            <w:r w:rsidRPr="00F846D1">
              <w:t>Atrial fibrillation</w:t>
            </w:r>
          </w:p>
        </w:tc>
        <w:tc>
          <w:tcPr>
            <w:tcW w:w="2823" w:type="dxa"/>
            <w:tcBorders>
              <w:top w:val="single" w:sz="4" w:space="0" w:color="000000"/>
              <w:left w:val="single" w:sz="4" w:space="0" w:color="000000"/>
              <w:bottom w:val="single" w:sz="4" w:space="0" w:color="000000"/>
              <w:right w:val="single" w:sz="4" w:space="0" w:color="000000"/>
            </w:tcBorders>
            <w:hideMark/>
          </w:tcPr>
          <w:p w14:paraId="096A40D8" w14:textId="77777777" w:rsidR="00F846D1" w:rsidRPr="00F846D1" w:rsidRDefault="00F846D1" w:rsidP="00F846D1">
            <w:pPr>
              <w:jc w:val="center"/>
            </w:pPr>
            <w:r w:rsidRPr="00F846D1">
              <w:t>Mean = 1.25%</w:t>
            </w:r>
          </w:p>
        </w:tc>
        <w:tc>
          <w:tcPr>
            <w:tcW w:w="2695" w:type="dxa"/>
            <w:tcBorders>
              <w:top w:val="single" w:sz="4" w:space="0" w:color="000000"/>
              <w:left w:val="single" w:sz="4" w:space="0" w:color="000000"/>
              <w:bottom w:val="single" w:sz="4" w:space="0" w:color="000000"/>
              <w:right w:val="single" w:sz="4" w:space="0" w:color="000000"/>
            </w:tcBorders>
            <w:hideMark/>
          </w:tcPr>
          <w:p w14:paraId="096A40D9" w14:textId="77777777" w:rsidR="00F846D1" w:rsidRPr="00F846D1" w:rsidRDefault="00F846D1" w:rsidP="00F846D1">
            <w:pPr>
              <w:jc w:val="center"/>
            </w:pPr>
            <w:r w:rsidRPr="00F846D1">
              <w:t>Logistic regression with covariates: HbA</w:t>
            </w:r>
            <w:r w:rsidRPr="00F846D1">
              <w:rPr>
                <w:vertAlign w:val="subscript"/>
              </w:rPr>
              <w:t>1c</w:t>
            </w:r>
          </w:p>
        </w:tc>
        <w:tc>
          <w:tcPr>
            <w:tcW w:w="1561" w:type="dxa"/>
            <w:tcBorders>
              <w:top w:val="single" w:sz="4" w:space="0" w:color="000000"/>
              <w:left w:val="single" w:sz="4" w:space="0" w:color="000000"/>
              <w:bottom w:val="single" w:sz="4" w:space="0" w:color="000000"/>
              <w:right w:val="single" w:sz="4" w:space="0" w:color="000000"/>
            </w:tcBorders>
            <w:hideMark/>
          </w:tcPr>
          <w:p w14:paraId="096A40DA" w14:textId="77777777" w:rsidR="00F846D1" w:rsidRPr="00F846D1" w:rsidRDefault="00F846D1" w:rsidP="00F846D1">
            <w:pPr>
              <w:jc w:val="center"/>
            </w:pPr>
            <w:r w:rsidRPr="00F846D1">
              <w:t>Ali et al. 2020</w:t>
            </w:r>
          </w:p>
        </w:tc>
      </w:tr>
      <w:tr w:rsidR="00F846D1" w:rsidRPr="00F846D1" w14:paraId="096A40E0"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DC" w14:textId="77777777" w:rsidR="00F846D1" w:rsidRPr="00F846D1" w:rsidRDefault="00F846D1" w:rsidP="00F846D1">
            <w:r w:rsidRPr="00F846D1">
              <w:t>Peripheral vascular disease</w:t>
            </w:r>
          </w:p>
        </w:tc>
        <w:tc>
          <w:tcPr>
            <w:tcW w:w="2823" w:type="dxa"/>
            <w:tcBorders>
              <w:top w:val="single" w:sz="4" w:space="0" w:color="000000"/>
              <w:left w:val="single" w:sz="4" w:space="0" w:color="000000"/>
              <w:bottom w:val="single" w:sz="4" w:space="0" w:color="000000"/>
              <w:right w:val="single" w:sz="4" w:space="0" w:color="000000"/>
            </w:tcBorders>
            <w:hideMark/>
          </w:tcPr>
          <w:p w14:paraId="096A40DD" w14:textId="77777777" w:rsidR="00F846D1" w:rsidRPr="00F846D1" w:rsidRDefault="00F846D1" w:rsidP="00F846D1">
            <w:pPr>
              <w:jc w:val="center"/>
            </w:pPr>
            <w:r w:rsidRPr="00F846D1">
              <w:t>Mean = 1.62%</w:t>
            </w:r>
          </w:p>
        </w:tc>
        <w:tc>
          <w:tcPr>
            <w:tcW w:w="2695" w:type="dxa"/>
            <w:tcBorders>
              <w:top w:val="single" w:sz="4" w:space="0" w:color="000000"/>
              <w:left w:val="single" w:sz="4" w:space="0" w:color="000000"/>
              <w:bottom w:val="single" w:sz="4" w:space="0" w:color="000000"/>
              <w:right w:val="single" w:sz="4" w:space="0" w:color="000000"/>
            </w:tcBorders>
            <w:hideMark/>
          </w:tcPr>
          <w:p w14:paraId="096A40DE" w14:textId="77777777" w:rsidR="00F846D1" w:rsidRPr="00F846D1" w:rsidRDefault="00F846D1" w:rsidP="00F846D1">
            <w:pPr>
              <w:jc w:val="center"/>
            </w:pPr>
            <w:r w:rsidRPr="00F846D1">
              <w:t>Logistic regression with covariates: sex</w:t>
            </w:r>
          </w:p>
        </w:tc>
        <w:tc>
          <w:tcPr>
            <w:tcW w:w="1561" w:type="dxa"/>
            <w:tcBorders>
              <w:top w:val="single" w:sz="4" w:space="0" w:color="000000"/>
              <w:left w:val="single" w:sz="4" w:space="0" w:color="000000"/>
              <w:bottom w:val="single" w:sz="4" w:space="0" w:color="000000"/>
              <w:right w:val="single" w:sz="4" w:space="0" w:color="000000"/>
            </w:tcBorders>
            <w:hideMark/>
          </w:tcPr>
          <w:p w14:paraId="096A40DF" w14:textId="77777777" w:rsidR="00F846D1" w:rsidRPr="00F846D1" w:rsidRDefault="00F846D1" w:rsidP="00F846D1">
            <w:pPr>
              <w:jc w:val="center"/>
            </w:pPr>
            <w:r w:rsidRPr="00F846D1">
              <w:t>Ali et al. 2020</w:t>
            </w:r>
          </w:p>
        </w:tc>
      </w:tr>
      <w:tr w:rsidR="00F846D1" w:rsidRPr="00F846D1" w14:paraId="096A40E6"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E1" w14:textId="77777777" w:rsidR="00F846D1" w:rsidRPr="00F846D1" w:rsidRDefault="00F846D1" w:rsidP="00F846D1">
            <w:r w:rsidRPr="00F846D1">
              <w:t>Current smoking</w:t>
            </w:r>
          </w:p>
        </w:tc>
        <w:tc>
          <w:tcPr>
            <w:tcW w:w="2823" w:type="dxa"/>
            <w:tcBorders>
              <w:top w:val="single" w:sz="4" w:space="0" w:color="000000"/>
              <w:left w:val="single" w:sz="4" w:space="0" w:color="000000"/>
              <w:bottom w:val="single" w:sz="4" w:space="0" w:color="000000"/>
              <w:right w:val="single" w:sz="4" w:space="0" w:color="000000"/>
            </w:tcBorders>
            <w:hideMark/>
          </w:tcPr>
          <w:p w14:paraId="096A40E2" w14:textId="77777777" w:rsidR="00F846D1" w:rsidRPr="00F846D1" w:rsidRDefault="00F846D1" w:rsidP="00F846D1">
            <w:pPr>
              <w:jc w:val="center"/>
            </w:pPr>
            <w:r w:rsidRPr="00F846D1">
              <w:t>Mean = 9%</w:t>
            </w:r>
          </w:p>
          <w:p w14:paraId="096A40E3"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0E4"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0E5" w14:textId="77777777" w:rsidR="00F846D1" w:rsidRPr="00F846D1" w:rsidRDefault="00F846D1" w:rsidP="00F846D1">
            <w:pPr>
              <w:jc w:val="center"/>
            </w:pPr>
            <w:r w:rsidRPr="00F846D1">
              <w:t>BIDE</w:t>
            </w:r>
          </w:p>
        </w:tc>
      </w:tr>
      <w:tr w:rsidR="00F846D1" w:rsidRPr="00F846D1" w14:paraId="096A40EB"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E7" w14:textId="77777777" w:rsidR="00F846D1" w:rsidRPr="00F846D1" w:rsidRDefault="00F846D1" w:rsidP="00F846D1">
            <w:r w:rsidRPr="00F846D1">
              <w:t>History of congestive heart failure</w:t>
            </w:r>
          </w:p>
        </w:tc>
        <w:tc>
          <w:tcPr>
            <w:tcW w:w="2823" w:type="dxa"/>
            <w:tcBorders>
              <w:top w:val="single" w:sz="4" w:space="0" w:color="000000"/>
              <w:left w:val="single" w:sz="4" w:space="0" w:color="000000"/>
              <w:bottom w:val="single" w:sz="4" w:space="0" w:color="000000"/>
              <w:right w:val="single" w:sz="4" w:space="0" w:color="000000"/>
            </w:tcBorders>
            <w:hideMark/>
          </w:tcPr>
          <w:p w14:paraId="096A40E8" w14:textId="77777777" w:rsidR="00F846D1" w:rsidRPr="00F846D1" w:rsidRDefault="00F846D1" w:rsidP="00F846D1">
            <w:pPr>
              <w:jc w:val="center"/>
            </w:pPr>
            <w:r w:rsidRPr="00F846D1">
              <w:t>Mean = 0.32%</w:t>
            </w:r>
          </w:p>
        </w:tc>
        <w:tc>
          <w:tcPr>
            <w:tcW w:w="2695" w:type="dxa"/>
            <w:tcBorders>
              <w:top w:val="single" w:sz="4" w:space="0" w:color="000000"/>
              <w:left w:val="single" w:sz="4" w:space="0" w:color="000000"/>
              <w:bottom w:val="single" w:sz="4" w:space="0" w:color="000000"/>
              <w:right w:val="single" w:sz="4" w:space="0" w:color="000000"/>
            </w:tcBorders>
            <w:hideMark/>
          </w:tcPr>
          <w:p w14:paraId="096A40E9"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0EA" w14:textId="77777777" w:rsidR="00F846D1" w:rsidRPr="00F846D1" w:rsidRDefault="00F846D1" w:rsidP="00F846D1">
            <w:pPr>
              <w:jc w:val="center"/>
            </w:pPr>
            <w:r w:rsidRPr="00F846D1">
              <w:t>2013 national diabetes audit</w:t>
            </w:r>
          </w:p>
        </w:tc>
      </w:tr>
      <w:tr w:rsidR="00F846D1" w:rsidRPr="00F846D1" w14:paraId="096A40F0"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EC" w14:textId="77777777" w:rsidR="00F846D1" w:rsidRPr="00F846D1" w:rsidRDefault="00F846D1" w:rsidP="00F846D1">
            <w:r w:rsidRPr="00F846D1">
              <w:t>History of myocardial infarction</w:t>
            </w:r>
          </w:p>
        </w:tc>
        <w:tc>
          <w:tcPr>
            <w:tcW w:w="2823" w:type="dxa"/>
            <w:tcBorders>
              <w:top w:val="single" w:sz="4" w:space="0" w:color="000000"/>
              <w:left w:val="single" w:sz="4" w:space="0" w:color="000000"/>
              <w:bottom w:val="single" w:sz="4" w:space="0" w:color="000000"/>
              <w:right w:val="single" w:sz="4" w:space="0" w:color="000000"/>
            </w:tcBorders>
            <w:hideMark/>
          </w:tcPr>
          <w:p w14:paraId="096A40ED" w14:textId="77777777" w:rsidR="00F846D1" w:rsidRPr="00F846D1" w:rsidRDefault="00F846D1" w:rsidP="00F846D1">
            <w:pPr>
              <w:jc w:val="center"/>
            </w:pPr>
            <w:r w:rsidRPr="00F846D1">
              <w:t>Mean = 1.65%</w:t>
            </w:r>
          </w:p>
        </w:tc>
        <w:tc>
          <w:tcPr>
            <w:tcW w:w="2695" w:type="dxa"/>
            <w:tcBorders>
              <w:top w:val="single" w:sz="4" w:space="0" w:color="000000"/>
              <w:left w:val="single" w:sz="4" w:space="0" w:color="000000"/>
              <w:bottom w:val="single" w:sz="4" w:space="0" w:color="000000"/>
              <w:right w:val="single" w:sz="4" w:space="0" w:color="000000"/>
            </w:tcBorders>
            <w:hideMark/>
          </w:tcPr>
          <w:p w14:paraId="096A40EE"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0EF" w14:textId="77777777" w:rsidR="00F846D1" w:rsidRPr="00F846D1" w:rsidRDefault="00F846D1" w:rsidP="00F846D1">
            <w:pPr>
              <w:jc w:val="center"/>
            </w:pPr>
            <w:r w:rsidRPr="00F846D1">
              <w:t>2013 national diabetes audit</w:t>
            </w:r>
          </w:p>
        </w:tc>
      </w:tr>
      <w:tr w:rsidR="00F846D1" w:rsidRPr="00F846D1" w14:paraId="096A40F5"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F1" w14:textId="77777777" w:rsidR="00F846D1" w:rsidRPr="00F846D1" w:rsidRDefault="00F846D1" w:rsidP="00F846D1">
            <w:r w:rsidRPr="00F846D1">
              <w:t>History of ischaemic heart disease</w:t>
            </w:r>
          </w:p>
        </w:tc>
        <w:tc>
          <w:tcPr>
            <w:tcW w:w="2823" w:type="dxa"/>
            <w:tcBorders>
              <w:top w:val="single" w:sz="4" w:space="0" w:color="000000"/>
              <w:left w:val="single" w:sz="4" w:space="0" w:color="000000"/>
              <w:bottom w:val="single" w:sz="4" w:space="0" w:color="000000"/>
              <w:right w:val="single" w:sz="4" w:space="0" w:color="000000"/>
            </w:tcBorders>
            <w:hideMark/>
          </w:tcPr>
          <w:p w14:paraId="096A40F2" w14:textId="77777777" w:rsidR="00F846D1" w:rsidRPr="00F846D1" w:rsidRDefault="00F846D1" w:rsidP="00F846D1">
            <w:pPr>
              <w:jc w:val="center"/>
            </w:pPr>
            <w:r w:rsidRPr="00F846D1">
              <w:t>Mean = 1.07%</w:t>
            </w:r>
          </w:p>
        </w:tc>
        <w:tc>
          <w:tcPr>
            <w:tcW w:w="2695" w:type="dxa"/>
            <w:tcBorders>
              <w:top w:val="single" w:sz="4" w:space="0" w:color="000000"/>
              <w:left w:val="single" w:sz="4" w:space="0" w:color="000000"/>
              <w:bottom w:val="single" w:sz="4" w:space="0" w:color="000000"/>
              <w:right w:val="single" w:sz="4" w:space="0" w:color="000000"/>
            </w:tcBorders>
            <w:hideMark/>
          </w:tcPr>
          <w:p w14:paraId="096A40F3"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0F4" w14:textId="77777777" w:rsidR="00F846D1" w:rsidRPr="00F846D1" w:rsidRDefault="00F846D1" w:rsidP="00F846D1">
            <w:pPr>
              <w:jc w:val="center"/>
            </w:pPr>
            <w:r w:rsidRPr="00F846D1">
              <w:t>2013 national diabetes audit</w:t>
            </w:r>
          </w:p>
        </w:tc>
      </w:tr>
      <w:tr w:rsidR="00F846D1" w:rsidRPr="00F846D1" w14:paraId="096A40FA"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F6" w14:textId="77777777" w:rsidR="00F846D1" w:rsidRPr="00F846D1" w:rsidRDefault="00F846D1" w:rsidP="00F846D1">
            <w:r w:rsidRPr="00F846D1">
              <w:t>History of stroke</w:t>
            </w:r>
          </w:p>
        </w:tc>
        <w:tc>
          <w:tcPr>
            <w:tcW w:w="2823" w:type="dxa"/>
            <w:tcBorders>
              <w:top w:val="single" w:sz="4" w:space="0" w:color="000000"/>
              <w:left w:val="single" w:sz="4" w:space="0" w:color="000000"/>
              <w:bottom w:val="single" w:sz="4" w:space="0" w:color="000000"/>
              <w:right w:val="single" w:sz="4" w:space="0" w:color="000000"/>
            </w:tcBorders>
            <w:hideMark/>
          </w:tcPr>
          <w:p w14:paraId="096A40F7" w14:textId="77777777" w:rsidR="00F846D1" w:rsidRPr="00F846D1" w:rsidRDefault="00F846D1" w:rsidP="00F846D1">
            <w:pPr>
              <w:jc w:val="center"/>
            </w:pPr>
            <w:r w:rsidRPr="00F846D1">
              <w:t>Mean = 0.35%</w:t>
            </w:r>
          </w:p>
        </w:tc>
        <w:tc>
          <w:tcPr>
            <w:tcW w:w="2695" w:type="dxa"/>
            <w:tcBorders>
              <w:top w:val="single" w:sz="4" w:space="0" w:color="000000"/>
              <w:left w:val="single" w:sz="4" w:space="0" w:color="000000"/>
              <w:bottom w:val="single" w:sz="4" w:space="0" w:color="000000"/>
              <w:right w:val="single" w:sz="4" w:space="0" w:color="000000"/>
            </w:tcBorders>
            <w:hideMark/>
          </w:tcPr>
          <w:p w14:paraId="096A40F8"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0F9" w14:textId="77777777" w:rsidR="00F846D1" w:rsidRPr="00F846D1" w:rsidRDefault="00F846D1" w:rsidP="00F846D1">
            <w:pPr>
              <w:jc w:val="center"/>
            </w:pPr>
            <w:r w:rsidRPr="00F846D1">
              <w:t>2013 national diabetes audit</w:t>
            </w:r>
          </w:p>
        </w:tc>
      </w:tr>
      <w:tr w:rsidR="00F846D1" w:rsidRPr="00F846D1" w14:paraId="096A40FF"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0FB" w14:textId="77777777" w:rsidR="00F846D1" w:rsidRPr="00F846D1" w:rsidRDefault="00F846D1" w:rsidP="00F846D1">
            <w:r w:rsidRPr="00F846D1">
              <w:t>History of blindness</w:t>
            </w:r>
          </w:p>
        </w:tc>
        <w:tc>
          <w:tcPr>
            <w:tcW w:w="2823" w:type="dxa"/>
            <w:tcBorders>
              <w:top w:val="single" w:sz="4" w:space="0" w:color="000000"/>
              <w:left w:val="single" w:sz="4" w:space="0" w:color="000000"/>
              <w:bottom w:val="single" w:sz="4" w:space="0" w:color="000000"/>
              <w:right w:val="single" w:sz="4" w:space="0" w:color="000000"/>
            </w:tcBorders>
            <w:hideMark/>
          </w:tcPr>
          <w:p w14:paraId="096A40FC" w14:textId="77777777" w:rsidR="00F846D1" w:rsidRPr="00F846D1" w:rsidRDefault="00F846D1" w:rsidP="00F846D1">
            <w:pPr>
              <w:jc w:val="center"/>
            </w:pPr>
            <w:r w:rsidRPr="00F846D1">
              <w:t>Mean = 0.01%</w:t>
            </w:r>
          </w:p>
        </w:tc>
        <w:tc>
          <w:tcPr>
            <w:tcW w:w="2695" w:type="dxa"/>
            <w:tcBorders>
              <w:top w:val="single" w:sz="4" w:space="0" w:color="000000"/>
              <w:left w:val="single" w:sz="4" w:space="0" w:color="000000"/>
              <w:bottom w:val="single" w:sz="4" w:space="0" w:color="000000"/>
              <w:right w:val="single" w:sz="4" w:space="0" w:color="000000"/>
            </w:tcBorders>
            <w:hideMark/>
          </w:tcPr>
          <w:p w14:paraId="096A40FD"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0FE" w14:textId="77777777" w:rsidR="00F846D1" w:rsidRPr="00F846D1" w:rsidRDefault="00F846D1" w:rsidP="00F846D1">
            <w:pPr>
              <w:jc w:val="center"/>
            </w:pPr>
            <w:r w:rsidRPr="00F846D1">
              <w:t>2013 national diabetes audit</w:t>
            </w:r>
          </w:p>
        </w:tc>
      </w:tr>
      <w:tr w:rsidR="00F846D1" w:rsidRPr="00F846D1" w14:paraId="096A4105"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100" w14:textId="77777777" w:rsidR="00F846D1" w:rsidRPr="00F846D1" w:rsidRDefault="00F846D1" w:rsidP="00F846D1">
            <w:r w:rsidRPr="00F846D1">
              <w:t>History of ulcer</w:t>
            </w:r>
          </w:p>
        </w:tc>
        <w:tc>
          <w:tcPr>
            <w:tcW w:w="2823" w:type="dxa"/>
            <w:tcBorders>
              <w:top w:val="single" w:sz="4" w:space="0" w:color="000000"/>
              <w:left w:val="single" w:sz="4" w:space="0" w:color="000000"/>
              <w:bottom w:val="single" w:sz="4" w:space="0" w:color="000000"/>
              <w:right w:val="single" w:sz="4" w:space="0" w:color="000000"/>
            </w:tcBorders>
            <w:hideMark/>
          </w:tcPr>
          <w:p w14:paraId="096A4101" w14:textId="77777777" w:rsidR="00F846D1" w:rsidRPr="00F846D1" w:rsidRDefault="00F846D1" w:rsidP="00F846D1">
            <w:pPr>
              <w:jc w:val="center"/>
            </w:pPr>
            <w:r w:rsidRPr="00F846D1">
              <w:t xml:space="preserve">Mean = 7.53% </w:t>
            </w:r>
          </w:p>
          <w:p w14:paraId="096A4102" w14:textId="77777777" w:rsidR="00F846D1" w:rsidRPr="00F846D1" w:rsidRDefault="00F846D1" w:rsidP="00F846D1">
            <w:pPr>
              <w:jc w:val="center"/>
            </w:pPr>
            <w:r w:rsidRPr="00F846D1">
              <w:t>Missing = 0%</w:t>
            </w:r>
          </w:p>
        </w:tc>
        <w:tc>
          <w:tcPr>
            <w:tcW w:w="2695" w:type="dxa"/>
            <w:tcBorders>
              <w:top w:val="single" w:sz="4" w:space="0" w:color="000000"/>
              <w:left w:val="single" w:sz="4" w:space="0" w:color="000000"/>
              <w:bottom w:val="single" w:sz="4" w:space="0" w:color="000000"/>
              <w:right w:val="single" w:sz="4" w:space="0" w:color="000000"/>
            </w:tcBorders>
            <w:hideMark/>
          </w:tcPr>
          <w:p w14:paraId="096A4103" w14:textId="77777777" w:rsidR="00F846D1" w:rsidRPr="00F846D1" w:rsidRDefault="00F846D1" w:rsidP="00F846D1">
            <w:pPr>
              <w:jc w:val="center"/>
            </w:pPr>
            <w:r w:rsidRPr="00F846D1">
              <w:t>-</w:t>
            </w:r>
          </w:p>
        </w:tc>
        <w:tc>
          <w:tcPr>
            <w:tcW w:w="1561" w:type="dxa"/>
            <w:tcBorders>
              <w:top w:val="single" w:sz="4" w:space="0" w:color="000000"/>
              <w:left w:val="single" w:sz="4" w:space="0" w:color="000000"/>
              <w:bottom w:val="single" w:sz="4" w:space="0" w:color="000000"/>
              <w:right w:val="single" w:sz="4" w:space="0" w:color="000000"/>
            </w:tcBorders>
            <w:hideMark/>
          </w:tcPr>
          <w:p w14:paraId="096A4104" w14:textId="77777777" w:rsidR="00F846D1" w:rsidRPr="00F846D1" w:rsidRDefault="00F846D1" w:rsidP="00F846D1">
            <w:pPr>
              <w:jc w:val="center"/>
            </w:pPr>
            <w:r w:rsidRPr="00F846D1">
              <w:t>BIDE</w:t>
            </w:r>
          </w:p>
        </w:tc>
      </w:tr>
      <w:tr w:rsidR="00F846D1" w:rsidRPr="00F846D1" w14:paraId="096A410A"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106" w14:textId="77777777" w:rsidR="00F846D1" w:rsidRPr="00F846D1" w:rsidRDefault="00F846D1" w:rsidP="00F846D1">
            <w:r w:rsidRPr="00F846D1">
              <w:t xml:space="preserve">History of amputation </w:t>
            </w:r>
          </w:p>
        </w:tc>
        <w:tc>
          <w:tcPr>
            <w:tcW w:w="2823" w:type="dxa"/>
            <w:tcBorders>
              <w:top w:val="single" w:sz="4" w:space="0" w:color="000000"/>
              <w:left w:val="single" w:sz="4" w:space="0" w:color="000000"/>
              <w:bottom w:val="single" w:sz="4" w:space="0" w:color="000000"/>
              <w:right w:val="single" w:sz="4" w:space="0" w:color="000000"/>
            </w:tcBorders>
            <w:hideMark/>
          </w:tcPr>
          <w:p w14:paraId="096A4107" w14:textId="77777777" w:rsidR="00F846D1" w:rsidRPr="00F846D1" w:rsidRDefault="00F846D1" w:rsidP="00F846D1">
            <w:pPr>
              <w:jc w:val="center"/>
            </w:pPr>
            <w:r w:rsidRPr="00F846D1">
              <w:t>Mean = 0.06%</w:t>
            </w:r>
          </w:p>
        </w:tc>
        <w:tc>
          <w:tcPr>
            <w:tcW w:w="2695" w:type="dxa"/>
            <w:tcBorders>
              <w:top w:val="single" w:sz="4" w:space="0" w:color="000000"/>
              <w:left w:val="single" w:sz="4" w:space="0" w:color="000000"/>
              <w:bottom w:val="single" w:sz="4" w:space="0" w:color="000000"/>
              <w:right w:val="single" w:sz="4" w:space="0" w:color="000000"/>
            </w:tcBorders>
            <w:hideMark/>
          </w:tcPr>
          <w:p w14:paraId="096A4108"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109" w14:textId="77777777" w:rsidR="00F846D1" w:rsidRPr="00F846D1" w:rsidRDefault="00F846D1" w:rsidP="00F846D1">
            <w:pPr>
              <w:jc w:val="center"/>
            </w:pPr>
            <w:r w:rsidRPr="00F846D1">
              <w:t>2013 national diabetes audit</w:t>
            </w:r>
          </w:p>
        </w:tc>
      </w:tr>
      <w:tr w:rsidR="00F846D1" w:rsidRPr="00F846D1" w14:paraId="096A410F"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10B" w14:textId="77777777" w:rsidR="00F846D1" w:rsidRPr="00F846D1" w:rsidRDefault="00F846D1" w:rsidP="00F846D1">
            <w:r w:rsidRPr="00F846D1">
              <w:t>History of renal failure</w:t>
            </w:r>
          </w:p>
        </w:tc>
        <w:tc>
          <w:tcPr>
            <w:tcW w:w="2823" w:type="dxa"/>
            <w:tcBorders>
              <w:top w:val="single" w:sz="4" w:space="0" w:color="000000"/>
              <w:left w:val="single" w:sz="4" w:space="0" w:color="000000"/>
              <w:bottom w:val="single" w:sz="4" w:space="0" w:color="000000"/>
              <w:right w:val="single" w:sz="4" w:space="0" w:color="000000"/>
            </w:tcBorders>
            <w:hideMark/>
          </w:tcPr>
          <w:p w14:paraId="096A410C" w14:textId="77777777" w:rsidR="00F846D1" w:rsidRPr="00F846D1" w:rsidRDefault="00F846D1" w:rsidP="00F846D1">
            <w:pPr>
              <w:jc w:val="center"/>
            </w:pPr>
            <w:r w:rsidRPr="00F846D1">
              <w:t>Mean = 0.09%</w:t>
            </w:r>
          </w:p>
        </w:tc>
        <w:tc>
          <w:tcPr>
            <w:tcW w:w="2695" w:type="dxa"/>
            <w:tcBorders>
              <w:top w:val="single" w:sz="4" w:space="0" w:color="000000"/>
              <w:left w:val="single" w:sz="4" w:space="0" w:color="000000"/>
              <w:bottom w:val="single" w:sz="4" w:space="0" w:color="000000"/>
              <w:right w:val="single" w:sz="4" w:space="0" w:color="000000"/>
            </w:tcBorders>
            <w:hideMark/>
          </w:tcPr>
          <w:p w14:paraId="096A410D" w14:textId="77777777" w:rsidR="00F846D1" w:rsidRPr="00F846D1" w:rsidRDefault="00F846D1" w:rsidP="00F846D1">
            <w:pPr>
              <w:jc w:val="center"/>
            </w:pPr>
            <w:r w:rsidRPr="00F846D1">
              <w:t>Logistic regression with covariates: age, sex, ethnicity and BMI</w:t>
            </w:r>
          </w:p>
        </w:tc>
        <w:tc>
          <w:tcPr>
            <w:tcW w:w="1561" w:type="dxa"/>
            <w:tcBorders>
              <w:top w:val="single" w:sz="4" w:space="0" w:color="000000"/>
              <w:left w:val="single" w:sz="4" w:space="0" w:color="000000"/>
              <w:bottom w:val="single" w:sz="4" w:space="0" w:color="000000"/>
              <w:right w:val="single" w:sz="4" w:space="0" w:color="000000"/>
            </w:tcBorders>
            <w:hideMark/>
          </w:tcPr>
          <w:p w14:paraId="096A410E" w14:textId="77777777" w:rsidR="00F846D1" w:rsidRPr="00F846D1" w:rsidRDefault="00F846D1" w:rsidP="00F846D1">
            <w:pPr>
              <w:jc w:val="center"/>
            </w:pPr>
            <w:r w:rsidRPr="00F846D1">
              <w:t>2013 national diabetes audit</w:t>
            </w:r>
          </w:p>
        </w:tc>
      </w:tr>
      <w:tr w:rsidR="00F846D1" w:rsidRPr="00F846D1" w14:paraId="096A4114"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110" w14:textId="77777777" w:rsidR="00F846D1" w:rsidRPr="00F846D1" w:rsidRDefault="00F846D1" w:rsidP="00F846D1">
            <w:r w:rsidRPr="00F846D1">
              <w:t xml:space="preserve">History of cataracts </w:t>
            </w:r>
          </w:p>
        </w:tc>
        <w:tc>
          <w:tcPr>
            <w:tcW w:w="2823" w:type="dxa"/>
            <w:tcBorders>
              <w:top w:val="single" w:sz="4" w:space="0" w:color="000000"/>
              <w:left w:val="single" w:sz="4" w:space="0" w:color="000000"/>
              <w:bottom w:val="single" w:sz="4" w:space="0" w:color="000000"/>
              <w:right w:val="single" w:sz="4" w:space="0" w:color="000000"/>
            </w:tcBorders>
            <w:hideMark/>
          </w:tcPr>
          <w:p w14:paraId="096A4111" w14:textId="77777777" w:rsidR="00F846D1" w:rsidRPr="00F846D1" w:rsidRDefault="00F846D1" w:rsidP="00F846D1">
            <w:pPr>
              <w:jc w:val="center"/>
              <w:rPr>
                <w:highlight w:val="yellow"/>
              </w:rPr>
            </w:pPr>
            <w:r w:rsidRPr="00F846D1">
              <w:t>Mean = 36.49%</w:t>
            </w:r>
          </w:p>
        </w:tc>
        <w:tc>
          <w:tcPr>
            <w:tcW w:w="2695" w:type="dxa"/>
            <w:tcBorders>
              <w:top w:val="single" w:sz="4" w:space="0" w:color="000000"/>
              <w:left w:val="single" w:sz="4" w:space="0" w:color="000000"/>
              <w:bottom w:val="single" w:sz="4" w:space="0" w:color="000000"/>
              <w:right w:val="single" w:sz="4" w:space="0" w:color="000000"/>
            </w:tcBorders>
            <w:hideMark/>
          </w:tcPr>
          <w:p w14:paraId="096A4112" w14:textId="77777777" w:rsidR="00F846D1" w:rsidRPr="00F846D1" w:rsidRDefault="00F846D1" w:rsidP="00F846D1">
            <w:pPr>
              <w:jc w:val="center"/>
            </w:pPr>
            <w:r w:rsidRPr="00F846D1">
              <w:t>Simulated age at cataract surgery and compare to age at baseline</w:t>
            </w:r>
          </w:p>
        </w:tc>
        <w:tc>
          <w:tcPr>
            <w:tcW w:w="1561" w:type="dxa"/>
            <w:tcBorders>
              <w:top w:val="single" w:sz="4" w:space="0" w:color="000000"/>
              <w:left w:val="single" w:sz="4" w:space="0" w:color="000000"/>
              <w:bottom w:val="single" w:sz="4" w:space="0" w:color="000000"/>
              <w:right w:val="single" w:sz="4" w:space="0" w:color="000000"/>
            </w:tcBorders>
            <w:hideMark/>
          </w:tcPr>
          <w:p w14:paraId="096A4113" w14:textId="77777777" w:rsidR="00F846D1" w:rsidRPr="00F846D1" w:rsidRDefault="00F846D1" w:rsidP="00F846D1">
            <w:pPr>
              <w:jc w:val="center"/>
            </w:pPr>
            <w:r w:rsidRPr="00F846D1">
              <w:t>Bourne et al. 2007</w:t>
            </w:r>
          </w:p>
        </w:tc>
      </w:tr>
      <w:tr w:rsidR="00F846D1" w:rsidRPr="00F846D1" w14:paraId="096A4119"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115" w14:textId="77777777" w:rsidR="00F846D1" w:rsidRPr="00F846D1" w:rsidRDefault="00F846D1" w:rsidP="00F846D1">
            <w:r w:rsidRPr="00F846D1">
              <w:t>History of hypoglycaemic events</w:t>
            </w:r>
          </w:p>
        </w:tc>
        <w:tc>
          <w:tcPr>
            <w:tcW w:w="2823" w:type="dxa"/>
            <w:tcBorders>
              <w:top w:val="single" w:sz="4" w:space="0" w:color="000000"/>
              <w:left w:val="single" w:sz="4" w:space="0" w:color="000000"/>
              <w:bottom w:val="single" w:sz="4" w:space="0" w:color="000000"/>
              <w:right w:val="single" w:sz="4" w:space="0" w:color="000000"/>
            </w:tcBorders>
            <w:hideMark/>
          </w:tcPr>
          <w:p w14:paraId="096A4116" w14:textId="77777777" w:rsidR="00F846D1" w:rsidRPr="00F846D1" w:rsidRDefault="00F846D1" w:rsidP="00F846D1">
            <w:pPr>
              <w:jc w:val="center"/>
            </w:pPr>
            <w:r w:rsidRPr="00F846D1">
              <w:t>Mean = 2.25%</w:t>
            </w:r>
          </w:p>
        </w:tc>
        <w:tc>
          <w:tcPr>
            <w:tcW w:w="2695" w:type="dxa"/>
            <w:tcBorders>
              <w:top w:val="single" w:sz="4" w:space="0" w:color="000000"/>
              <w:left w:val="single" w:sz="4" w:space="0" w:color="000000"/>
              <w:bottom w:val="single" w:sz="4" w:space="0" w:color="000000"/>
              <w:right w:val="single" w:sz="4" w:space="0" w:color="000000"/>
            </w:tcBorders>
            <w:hideMark/>
          </w:tcPr>
          <w:p w14:paraId="096A4117" w14:textId="77777777" w:rsidR="00F846D1" w:rsidRPr="00F846D1" w:rsidRDefault="00F846D1" w:rsidP="00F846D1">
            <w:pPr>
              <w:jc w:val="center"/>
            </w:pPr>
            <w:r w:rsidRPr="00F846D1">
              <w:t>Logistic regression with covariates: sex and LDL</w:t>
            </w:r>
          </w:p>
        </w:tc>
        <w:tc>
          <w:tcPr>
            <w:tcW w:w="1561" w:type="dxa"/>
            <w:tcBorders>
              <w:top w:val="single" w:sz="4" w:space="0" w:color="000000"/>
              <w:left w:val="single" w:sz="4" w:space="0" w:color="000000"/>
              <w:bottom w:val="single" w:sz="4" w:space="0" w:color="000000"/>
              <w:right w:val="single" w:sz="4" w:space="0" w:color="000000"/>
            </w:tcBorders>
            <w:hideMark/>
          </w:tcPr>
          <w:p w14:paraId="096A4118" w14:textId="77777777" w:rsidR="00F846D1" w:rsidRPr="00F846D1" w:rsidRDefault="00F846D1" w:rsidP="00F846D1">
            <w:pPr>
              <w:jc w:val="center"/>
              <w:rPr>
                <w:highlight w:val="yellow"/>
              </w:rPr>
            </w:pPr>
            <w:r w:rsidRPr="00F846D1">
              <w:t>Ali et al. 2020</w:t>
            </w:r>
          </w:p>
        </w:tc>
      </w:tr>
      <w:tr w:rsidR="00F846D1" w:rsidRPr="00F846D1" w14:paraId="096A4120" w14:textId="77777777" w:rsidTr="006C49EF">
        <w:tc>
          <w:tcPr>
            <w:tcW w:w="1876" w:type="dxa"/>
            <w:tcBorders>
              <w:top w:val="single" w:sz="4" w:space="0" w:color="000000"/>
              <w:left w:val="single" w:sz="4" w:space="0" w:color="000000"/>
              <w:bottom w:val="single" w:sz="4" w:space="0" w:color="000000"/>
              <w:right w:val="single" w:sz="4" w:space="0" w:color="000000"/>
            </w:tcBorders>
            <w:hideMark/>
          </w:tcPr>
          <w:p w14:paraId="096A411A" w14:textId="77777777" w:rsidR="00F846D1" w:rsidRPr="00F846D1" w:rsidRDefault="00F846D1" w:rsidP="00F846D1">
            <w:r w:rsidRPr="00F846D1">
              <w:t>PHQ-9</w:t>
            </w:r>
          </w:p>
        </w:tc>
        <w:tc>
          <w:tcPr>
            <w:tcW w:w="2823" w:type="dxa"/>
            <w:tcBorders>
              <w:top w:val="single" w:sz="4" w:space="0" w:color="000000"/>
              <w:left w:val="single" w:sz="4" w:space="0" w:color="000000"/>
              <w:bottom w:val="single" w:sz="4" w:space="0" w:color="000000"/>
              <w:right w:val="single" w:sz="4" w:space="0" w:color="000000"/>
            </w:tcBorders>
            <w:hideMark/>
          </w:tcPr>
          <w:p w14:paraId="096A411B" w14:textId="77777777" w:rsidR="00F846D1" w:rsidRPr="00F846D1" w:rsidRDefault="00F846D1" w:rsidP="00F846D1">
            <w:pPr>
              <w:jc w:val="center"/>
            </w:pPr>
            <w:r w:rsidRPr="00F846D1">
              <w:t>Mean = 12.16</w:t>
            </w:r>
          </w:p>
          <w:p w14:paraId="096A411C" w14:textId="77777777" w:rsidR="00F846D1" w:rsidRPr="00F846D1" w:rsidRDefault="00F846D1" w:rsidP="00F846D1">
            <w:pPr>
              <w:jc w:val="center"/>
            </w:pPr>
            <w:r w:rsidRPr="00F846D1">
              <w:t>SD = 2.64</w:t>
            </w:r>
          </w:p>
          <w:p w14:paraId="096A411D" w14:textId="77777777" w:rsidR="00F846D1" w:rsidRPr="00F846D1" w:rsidRDefault="00F846D1" w:rsidP="00F846D1">
            <w:pPr>
              <w:jc w:val="center"/>
            </w:pPr>
            <w:r w:rsidRPr="00F846D1">
              <w:t>95% range = 7, 17</w:t>
            </w:r>
          </w:p>
        </w:tc>
        <w:tc>
          <w:tcPr>
            <w:tcW w:w="2695" w:type="dxa"/>
            <w:tcBorders>
              <w:top w:val="single" w:sz="4" w:space="0" w:color="000000"/>
              <w:left w:val="single" w:sz="4" w:space="0" w:color="000000"/>
              <w:bottom w:val="single" w:sz="4" w:space="0" w:color="000000"/>
              <w:right w:val="single" w:sz="4" w:space="0" w:color="000000"/>
            </w:tcBorders>
            <w:hideMark/>
          </w:tcPr>
          <w:p w14:paraId="096A411E" w14:textId="77777777" w:rsidR="00F846D1" w:rsidRPr="00F846D1" w:rsidRDefault="00F846D1" w:rsidP="00F846D1">
            <w:pPr>
              <w:jc w:val="center"/>
            </w:pPr>
            <w:r w:rsidRPr="00F846D1">
              <w:t>Linear regression with covariates: age, age squared, sex, BMI and eGFR</w:t>
            </w:r>
          </w:p>
        </w:tc>
        <w:tc>
          <w:tcPr>
            <w:tcW w:w="1561" w:type="dxa"/>
            <w:tcBorders>
              <w:top w:val="single" w:sz="4" w:space="0" w:color="000000"/>
              <w:left w:val="single" w:sz="4" w:space="0" w:color="000000"/>
              <w:bottom w:val="single" w:sz="4" w:space="0" w:color="000000"/>
              <w:right w:val="single" w:sz="4" w:space="0" w:color="000000"/>
            </w:tcBorders>
            <w:hideMark/>
          </w:tcPr>
          <w:p w14:paraId="096A411F" w14:textId="77777777" w:rsidR="00F846D1" w:rsidRPr="00F846D1" w:rsidRDefault="00F846D1" w:rsidP="00F846D1">
            <w:pPr>
              <w:jc w:val="center"/>
            </w:pPr>
            <w:r w:rsidRPr="00F846D1">
              <w:t>Ali et al. 2020</w:t>
            </w:r>
          </w:p>
        </w:tc>
      </w:tr>
    </w:tbl>
    <w:p w14:paraId="096A4121" w14:textId="77777777" w:rsidR="00F846D1" w:rsidRP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r w:rsidRPr="00F846D1">
        <w:rPr>
          <w:rFonts w:ascii="Calibri Light" w:eastAsia="Times New Roman" w:hAnsi="Calibri Light" w:cs="Times New Roman"/>
          <w:color w:val="2F5496" w:themeColor="accent1" w:themeShade="BF"/>
          <w:sz w:val="26"/>
          <w:szCs w:val="26"/>
          <w:lang w:eastAsia="en-GB"/>
        </w:rPr>
        <w:t>A3: Depression modelling</w:t>
      </w:r>
    </w:p>
    <w:p w14:paraId="096A4122"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The initial distribution of PHQ-9 was assumed to represent patients experiencing a depressive episode (see Table A2). In every cycle that a patient does not have a new depressive episode, those allocated to routine care are assumed to recover at a rate which was calculated from the INDEPENDENT trial </w:t>
      </w:r>
      <w:r w:rsidRPr="00F846D1">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6)</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Patients were assumed to be episodic at the start of the INDEPENDENT trial. A generalised linear model (GLM) with an identity link, gamma distribution and covariate for time, was fitted to capture recovery from this initial episode. This allowed for the rate of recovery to </w:t>
      </w:r>
      <w:r w:rsidRPr="00F846D1">
        <w:rPr>
          <w:rFonts w:ascii="Calibri" w:eastAsia="Calibri" w:hAnsi="Calibri" w:cs="Calibri"/>
          <w:lang w:eastAsia="en-GB"/>
        </w:rPr>
        <w:lastRenderedPageBreak/>
        <w:t>depend on time since the episode. Each individual was assumed to recover at the same rate after each subsequent episode. Treatment with BA was assumed to alter this rate of recovery (see “Calibration for treatment effect of BA” for further details).</w:t>
      </w:r>
    </w:p>
    <w:p w14:paraId="096A4123"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Patients were classified as having a new depressive episode if their PHQ-9 score increased by 5 points between any two time points in the INDEPENDENT trial. A five-point cut off was chosen as PHQ-9 disease classification cut-offs are based on five-point changes </w:t>
      </w:r>
      <w:r w:rsidRPr="00F846D1">
        <w:rPr>
          <w:rFonts w:ascii="Calibri" w:eastAsia="Calibri" w:hAnsi="Calibri" w:cs="Calibri"/>
          <w:lang w:eastAsia="en-GB"/>
        </w:rPr>
        <w:fldChar w:fldCharType="begin"/>
      </w:r>
      <w:r w:rsidR="004D291B">
        <w:rPr>
          <w:rFonts w:ascii="Calibri" w:eastAsia="Calibri" w:hAnsi="Calibri" w:cs="Calibri"/>
          <w:lang w:eastAsia="en-GB"/>
        </w:rPr>
        <w:instrText xml:space="preserve"> ADDIN EN.CITE &lt;EndNote&gt;&lt;Cite&gt;&lt;Author&gt;Kroenke&lt;/Author&gt;&lt;Year&gt;2001&lt;/Year&gt;&lt;RecNum&gt;51&lt;/RecNum&gt;&lt;DisplayText&gt;(8)&lt;/DisplayText&gt;&lt;record&gt;&lt;rec-number&gt;51&lt;/rec-number&gt;&lt;foreign-keys&gt;&lt;key app="EN" db-id="p5ftvpwwdxdp5ee5xzqp9d9vx9a5pdzxp20z" timestamp="1649079547"&gt;5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electronic-resource-num&gt;10.1046/j.1525-1497.2001.016009606.x&lt;/electronic-resource-num&gt;&lt;remote-database-provider&gt;NLM&lt;/remote-database-provider&gt;&lt;language&gt;eng&lt;/language&gt;&lt;/record&gt;&lt;/Cite&gt;&lt;/EndNote&gt;</w:instrText>
      </w:r>
      <w:r w:rsidRPr="00F846D1">
        <w:rPr>
          <w:rFonts w:ascii="Calibri" w:eastAsia="Calibri" w:hAnsi="Calibri" w:cs="Calibri"/>
          <w:lang w:eastAsia="en-GB"/>
        </w:rPr>
        <w:fldChar w:fldCharType="separate"/>
      </w:r>
      <w:r w:rsidR="004D291B">
        <w:rPr>
          <w:rFonts w:ascii="Calibri" w:eastAsia="Calibri" w:hAnsi="Calibri" w:cs="Calibri"/>
          <w:noProof/>
          <w:lang w:eastAsia="en-GB"/>
        </w:rPr>
        <w:t>(8)</w:t>
      </w:r>
      <w:r w:rsidRPr="00F846D1">
        <w:rPr>
          <w:rFonts w:ascii="Calibri" w:eastAsia="Calibri" w:hAnsi="Calibri" w:cs="Calibri"/>
          <w:lang w:eastAsia="en-GB"/>
        </w:rPr>
        <w:fldChar w:fldCharType="end"/>
      </w:r>
      <w:r w:rsidRPr="00F846D1">
        <w:rPr>
          <w:rFonts w:ascii="Calibri" w:eastAsia="Calibri" w:hAnsi="Calibri" w:cs="Calibri"/>
          <w:lang w:eastAsia="en-GB"/>
        </w:rPr>
        <w:t>. When estimating the rate of recovery patients were censored if they experienced a new depressive episode, n = 123 (30.4%). To model the rate of new depressive episodes, a range of parametric survival models were fitted to the data (exponential, Weibull, Gompertz, log normal, log logistic and generalised gamma) with the starting point being the time of the previous depressive episode. Log normal was found to fit the data best according to AIC and so was used in the base case. Including covariates was found not to improve data fit. The PHQ-9 score associated with a new depressive episode was estimated using an ordinary least squares (OLS) regression. It was found that PHQ-9 at the start of a new episode depended on the minimum PHQ-9 score prior to the episode and the PHQ-9 score at baseline (assumed time of initial depressive episode). The results from the models estimated are reported in Table A3.</w:t>
      </w:r>
    </w:p>
    <w:p w14:paraId="096A4124" w14:textId="77777777" w:rsidR="00F846D1" w:rsidRPr="00F846D1" w:rsidRDefault="00F846D1" w:rsidP="00F846D1">
      <w:pPr>
        <w:keepNext/>
        <w:keepLines/>
        <w:spacing w:before="40" w:after="0" w:line="256" w:lineRule="auto"/>
        <w:outlineLvl w:val="2"/>
        <w:rPr>
          <w:rFonts w:ascii="Calibri Light" w:eastAsia="Times New Roman" w:hAnsi="Calibri Light" w:cs="Times New Roman"/>
          <w:color w:val="1F3763" w:themeColor="accent1" w:themeShade="7F"/>
          <w:sz w:val="24"/>
          <w:szCs w:val="24"/>
          <w:lang w:eastAsia="en-GB"/>
        </w:rPr>
      </w:pPr>
      <w:r w:rsidRPr="00F846D1">
        <w:rPr>
          <w:rFonts w:ascii="Calibri Light" w:eastAsia="Times New Roman" w:hAnsi="Calibri Light" w:cs="Times New Roman"/>
          <w:color w:val="1F3763" w:themeColor="accent1" w:themeShade="7F"/>
          <w:sz w:val="24"/>
          <w:szCs w:val="24"/>
          <w:lang w:eastAsia="en-GB"/>
        </w:rPr>
        <w:t>Modelling the impact of depression on diabetes</w:t>
      </w:r>
    </w:p>
    <w:p w14:paraId="096A4125"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To capture the impact of depression on diabetes, we estimated the relationship between past PHQ-9 and future HbA</w:t>
      </w:r>
      <w:r w:rsidRPr="00F846D1">
        <w:rPr>
          <w:rFonts w:ascii="Calibri" w:eastAsia="Calibri" w:hAnsi="Calibri" w:cs="Calibri"/>
          <w:vertAlign w:val="subscript"/>
          <w:lang w:eastAsia="en-GB"/>
        </w:rPr>
        <w:t>1c</w:t>
      </w:r>
      <w:r w:rsidRPr="00F846D1">
        <w:rPr>
          <w:rFonts w:ascii="Calibri" w:eastAsia="Calibri" w:hAnsi="Calibri" w:cs="Calibri"/>
          <w:lang w:eastAsia="en-GB"/>
        </w:rPr>
        <w:t>. We used INDEPENDENT data at baseline, 6, 12, 18 and 24 months to estimate the relationship between PHQ-9 (time t) and HbA</w:t>
      </w:r>
      <w:r w:rsidRPr="00F846D1">
        <w:rPr>
          <w:rFonts w:ascii="Calibri" w:eastAsia="Calibri" w:hAnsi="Calibri" w:cs="Calibri"/>
          <w:vertAlign w:val="subscript"/>
          <w:lang w:eastAsia="en-GB"/>
        </w:rPr>
        <w:t>1c</w:t>
      </w:r>
      <w:r w:rsidRPr="00F846D1">
        <w:rPr>
          <w:rFonts w:ascii="Calibri" w:eastAsia="Calibri" w:hAnsi="Calibri" w:cs="Calibri"/>
          <w:lang w:eastAsia="en-GB"/>
        </w:rPr>
        <w:t xml:space="preserve"> 6 months later (time t+1) </w:t>
      </w:r>
      <w:r w:rsidRPr="00F846D1">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BbGk8L0F1dGhvcj48WWVhcj4yMDIwPC9ZZWFyPjxSZWNO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6)</w:t>
      </w:r>
      <w:r w:rsidRPr="00F846D1">
        <w:rPr>
          <w:rFonts w:ascii="Calibri" w:eastAsia="Calibri" w:hAnsi="Calibri" w:cs="Calibri"/>
          <w:lang w:eastAsia="en-GB"/>
        </w:rPr>
        <w:fldChar w:fldCharType="end"/>
      </w:r>
      <w:r w:rsidRPr="00F846D1">
        <w:rPr>
          <w:rFonts w:ascii="Calibri" w:eastAsia="Calibri" w:hAnsi="Calibri" w:cs="Calibri"/>
          <w:lang w:eastAsia="en-GB"/>
        </w:rPr>
        <w:t>. After controlling for the time trend in HbA</w:t>
      </w:r>
      <w:r w:rsidRPr="00F846D1">
        <w:rPr>
          <w:rFonts w:ascii="Calibri" w:eastAsia="Calibri" w:hAnsi="Calibri" w:cs="Calibri"/>
          <w:vertAlign w:val="subscript"/>
          <w:lang w:eastAsia="en-GB"/>
        </w:rPr>
        <w:t>1c</w:t>
      </w:r>
      <w:r w:rsidRPr="00F846D1">
        <w:rPr>
          <w:rFonts w:ascii="Calibri" w:eastAsia="Calibri" w:hAnsi="Calibri" w:cs="Calibri"/>
          <w:lang w:eastAsia="en-GB"/>
        </w:rPr>
        <w:t xml:space="preserve"> we found a statistically significant positive relationship between the outcomes (see </w:t>
      </w:r>
      <w:r w:rsidRPr="00F846D1">
        <w:rPr>
          <w:rFonts w:ascii="Calibri" w:eastAsia="Calibri" w:hAnsi="Calibri" w:cs="Calibri"/>
          <w:lang w:eastAsia="en-GB"/>
        </w:rPr>
        <w:fldChar w:fldCharType="begin"/>
      </w:r>
      <w:r w:rsidRPr="00F846D1">
        <w:rPr>
          <w:rFonts w:ascii="Calibri" w:eastAsia="Calibri" w:hAnsi="Calibri" w:cs="Calibri"/>
          <w:lang w:eastAsia="en-GB"/>
        </w:rPr>
        <w:instrText xml:space="preserve"> REF _Ref162354256 \h </w:instrText>
      </w:r>
      <w:r w:rsidRPr="00F846D1">
        <w:rPr>
          <w:rFonts w:ascii="Calibri" w:eastAsia="Calibri" w:hAnsi="Calibri" w:cs="Calibri"/>
          <w:lang w:eastAsia="en-GB"/>
        </w:rPr>
      </w:r>
      <w:r w:rsidRPr="00F846D1">
        <w:rPr>
          <w:rFonts w:ascii="Calibri" w:eastAsia="Calibri" w:hAnsi="Calibri" w:cs="Calibri"/>
          <w:lang w:eastAsia="en-GB"/>
        </w:rPr>
        <w:fldChar w:fldCharType="separate"/>
      </w:r>
      <w:r w:rsidRPr="00F846D1">
        <w:rPr>
          <w:rFonts w:ascii="Calibri" w:eastAsia="Calibri" w:hAnsi="Calibri" w:cs="Calibri"/>
          <w:lang w:eastAsia="en-GB"/>
        </w:rPr>
        <w:t>Table A</w:t>
      </w:r>
      <w:r w:rsidRPr="00F846D1">
        <w:rPr>
          <w:rFonts w:ascii="Calibri" w:eastAsia="Calibri" w:hAnsi="Calibri" w:cs="Calibri"/>
          <w:noProof/>
          <w:lang w:eastAsia="en-GB"/>
        </w:rPr>
        <w:t>2</w:t>
      </w:r>
      <w:r w:rsidRPr="00F846D1">
        <w:rPr>
          <w:rFonts w:ascii="Calibri" w:eastAsia="Calibri" w:hAnsi="Calibri" w:cs="Calibri"/>
          <w:lang w:eastAsia="en-GB"/>
        </w:rPr>
        <w:fldChar w:fldCharType="end"/>
      </w:r>
      <w:r w:rsidRPr="00F846D1">
        <w:rPr>
          <w:rFonts w:ascii="Calibri" w:eastAsia="Calibri" w:hAnsi="Calibri" w:cs="Calibri"/>
          <w:lang w:eastAsia="en-GB"/>
        </w:rPr>
        <w:t>). As HbA</w:t>
      </w:r>
      <w:r w:rsidRPr="00F846D1">
        <w:rPr>
          <w:rFonts w:ascii="Calibri" w:eastAsia="Calibri" w:hAnsi="Calibri" w:cs="Calibri"/>
          <w:vertAlign w:val="subscript"/>
          <w:lang w:eastAsia="en-GB"/>
        </w:rPr>
        <w:t>1c</w:t>
      </w:r>
      <w:r w:rsidRPr="00F846D1">
        <w:rPr>
          <w:rFonts w:ascii="Calibri" w:eastAsia="Calibri" w:hAnsi="Calibri" w:cs="Calibri"/>
          <w:lang w:eastAsia="en-GB"/>
        </w:rPr>
        <w:t xml:space="preserve"> is modelled using a yearly cycle, we allowed HbA</w:t>
      </w:r>
      <w:r w:rsidRPr="00F846D1">
        <w:rPr>
          <w:rFonts w:ascii="Calibri" w:eastAsia="Calibri" w:hAnsi="Calibri" w:cs="Calibri"/>
          <w:vertAlign w:val="subscript"/>
          <w:lang w:eastAsia="en-GB"/>
        </w:rPr>
        <w:t>1c</w:t>
      </w:r>
      <w:r w:rsidRPr="00F846D1">
        <w:rPr>
          <w:rFonts w:ascii="Calibri" w:eastAsia="Calibri" w:hAnsi="Calibri" w:cs="Calibri"/>
          <w:lang w:eastAsia="en-GB"/>
        </w:rPr>
        <w:t xml:space="preserve"> in time t to depend equally on PHQ-9 at</w:t>
      </w:r>
      <w:sdt>
        <w:sdtPr>
          <w:rPr>
            <w:rFonts w:ascii="Calibri" w:eastAsia="Calibri" w:hAnsi="Calibri" w:cs="Calibri"/>
            <w:lang w:eastAsia="en-GB"/>
          </w:rPr>
          <w:tag w:val="goog_rdk_0"/>
          <w:id w:val="1368024448"/>
        </w:sdtPr>
        <w:sdtEndPr/>
        <w:sdtContent/>
      </w:sdt>
      <w:r w:rsidRPr="00F846D1">
        <w:rPr>
          <w:rFonts w:ascii="Calibri" w:eastAsia="Calibri" w:hAnsi="Calibri" w:cs="Calibri"/>
          <w:lang w:eastAsia="en-GB"/>
        </w:rPr>
        <w:t xml:space="preserve"> t - 6 months and t - 12 months. </w:t>
      </w:r>
    </w:p>
    <w:p w14:paraId="096A4126" w14:textId="77777777" w:rsidR="00F846D1" w:rsidRPr="00F846D1" w:rsidRDefault="00F846D1" w:rsidP="00F846D1">
      <w:pPr>
        <w:keepNext/>
        <w:keepLines/>
        <w:spacing w:before="40" w:after="0" w:line="256" w:lineRule="auto"/>
        <w:outlineLvl w:val="2"/>
        <w:rPr>
          <w:rFonts w:ascii="Calibri Light" w:eastAsia="Times New Roman" w:hAnsi="Calibri Light" w:cs="Times New Roman"/>
          <w:color w:val="1F3763" w:themeColor="accent1" w:themeShade="7F"/>
          <w:sz w:val="24"/>
          <w:szCs w:val="24"/>
          <w:lang w:eastAsia="en-GB"/>
        </w:rPr>
      </w:pPr>
      <w:r w:rsidRPr="00F846D1">
        <w:rPr>
          <w:rFonts w:ascii="Calibri Light" w:eastAsia="Times New Roman" w:hAnsi="Calibri Light" w:cs="Times New Roman"/>
          <w:color w:val="1F3763" w:themeColor="accent1" w:themeShade="7F"/>
          <w:sz w:val="24"/>
          <w:szCs w:val="24"/>
          <w:lang w:eastAsia="en-GB"/>
        </w:rPr>
        <w:t>Modelling the impact of diabetes on depression</w:t>
      </w:r>
    </w:p>
    <w:p w14:paraId="096A4127"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We allow diabetes complications in time </w:t>
      </w:r>
      <w:r w:rsidRPr="00F846D1">
        <w:rPr>
          <w:rFonts w:ascii="Calibri" w:eastAsia="Calibri" w:hAnsi="Calibri" w:cs="Calibri"/>
          <w:i/>
          <w:iCs/>
          <w:lang w:eastAsia="en-GB"/>
        </w:rPr>
        <w:t>t</w:t>
      </w:r>
      <w:r w:rsidRPr="00F846D1">
        <w:rPr>
          <w:rFonts w:ascii="Calibri" w:eastAsia="Calibri" w:hAnsi="Calibri" w:cs="Calibri"/>
          <w:lang w:eastAsia="en-GB"/>
        </w:rPr>
        <w:t xml:space="preserve"> to increase the risk of a new depressive episode in </w:t>
      </w:r>
      <w:r w:rsidRPr="00F846D1">
        <w:rPr>
          <w:rFonts w:ascii="Calibri" w:eastAsia="Calibri" w:hAnsi="Calibri" w:cs="Calibri"/>
          <w:i/>
          <w:iCs/>
          <w:lang w:eastAsia="en-GB"/>
        </w:rPr>
        <w:t>t + 1</w:t>
      </w:r>
      <w:r w:rsidRPr="00F846D1">
        <w:rPr>
          <w:rFonts w:ascii="Calibri" w:eastAsia="Calibri" w:hAnsi="Calibri" w:cs="Calibri"/>
          <w:lang w:eastAsia="en-GB"/>
        </w:rPr>
        <w:t xml:space="preserve"> </w:t>
      </w:r>
      <w:r w:rsidRPr="00F846D1">
        <w:rPr>
          <w:rFonts w:ascii="Calibri" w:eastAsia="Calibri" w:hAnsi="Calibri" w:cs="Calibri"/>
          <w:lang w:eastAsia="en-GB"/>
        </w:rPr>
        <w:fldChar w:fldCharType="begin">
          <w:fldData xml:space="preserve">PEVuZE5vdGU+PENpdGU+PEF1dGhvcj5LZWFybnM8L0F1dGhvcj48WWVhcj4yMDE3PC9ZZWFyPjxS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LZWFybnM8L0F1dGhvcj48WWVhcj4yMDE3PC9ZZWFyPjxS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4)</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This relationship was estimated in a Dutch study using a logistic regression and cross-sectional data </w:t>
      </w:r>
      <w:r w:rsidRPr="00F846D1">
        <w:rPr>
          <w:rFonts w:ascii="Calibri" w:eastAsia="Calibri" w:hAnsi="Calibri" w:cs="Calibri"/>
          <w:lang w:eastAsia="en-GB"/>
        </w:rPr>
        <w:fldChar w:fldCharType="begin">
          <w:fldData xml:space="preserve">PEVuZE5vdGU+PENpdGU+PEF1dGhvcj52YW4gU3RlZW5iZXJnZW4tV2VpamVuYnVyZzwvQXV0aG9y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</w:fldData>
        </w:fldChar>
      </w:r>
      <w:r w:rsidR="004D291B">
        <w:rPr>
          <w:rFonts w:ascii="Calibri" w:eastAsia="Calibri" w:hAnsi="Calibri" w:cs="Calibri"/>
          <w:lang w:eastAsia="en-GB"/>
        </w:rPr>
        <w:instrText xml:space="preserve"> ADDIN EN.CITE </w:instrText>
      </w:r>
      <w:r w:rsidR="004D291B">
        <w:rPr>
          <w:rFonts w:ascii="Calibri" w:eastAsia="Calibri" w:hAnsi="Calibri" w:cs="Calibri"/>
          <w:lang w:eastAsia="en-GB"/>
        </w:rPr>
        <w:fldChar w:fldCharType="begin">
          <w:fldData xml:space="preserve">PEVuZE5vdGU+PENpdGU+PEF1dGhvcj52YW4gU3RlZW5iZXJnZW4tV2VpamVuYnVyZzwvQXV0aG9y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</w:fldData>
        </w:fldChar>
      </w:r>
      <w:r w:rsidR="004D291B">
        <w:rPr>
          <w:rFonts w:ascii="Calibri" w:eastAsia="Calibri" w:hAnsi="Calibri" w:cs="Calibri"/>
          <w:lang w:eastAsia="en-GB"/>
        </w:rPr>
        <w:instrText xml:space="preserve"> ADDIN EN.CITE.DATA </w:instrText>
      </w:r>
      <w:r w:rsidR="004D291B">
        <w:rPr>
          <w:rFonts w:ascii="Calibri" w:eastAsia="Calibri" w:hAnsi="Calibri" w:cs="Calibri"/>
          <w:lang w:eastAsia="en-GB"/>
        </w:rPr>
      </w:r>
      <w:r w:rsidR="004D291B">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4D291B">
        <w:rPr>
          <w:rFonts w:ascii="Calibri" w:eastAsia="Calibri" w:hAnsi="Calibri" w:cs="Calibri"/>
          <w:noProof/>
          <w:lang w:eastAsia="en-GB"/>
        </w:rPr>
        <w:t>(9)</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After controlling for a set of relevant covariates the odds ratio for depression (PHQ-9 ≥10) was found to be 2.67 (95% confidence interval from 1.26 to 5.63) for those with two or more complications (retinopathy, nephropathy, neuropathy, myocardial infarction, stable or unstable angina pectoris and peripheral or cerebral arterial disease). The odds ratio, increasing the risk of new depressive episode, was applied every year for individuals with two or more of the complications identified in the paper. </w:t>
      </w:r>
    </w:p>
    <w:p w14:paraId="096A4128" w14:textId="77777777" w:rsidR="00F846D1" w:rsidRPr="00F846D1" w:rsidRDefault="00F846D1" w:rsidP="00F846D1">
      <w:pPr>
        <w:keepNext/>
        <w:keepLines/>
        <w:spacing w:before="40" w:after="0" w:line="256" w:lineRule="auto"/>
        <w:outlineLvl w:val="2"/>
        <w:rPr>
          <w:rFonts w:ascii="Calibri Light" w:eastAsia="Times New Roman" w:hAnsi="Calibri Light" w:cs="Times New Roman"/>
          <w:color w:val="1F3763" w:themeColor="accent1" w:themeShade="7F"/>
          <w:sz w:val="24"/>
          <w:szCs w:val="24"/>
          <w:lang w:eastAsia="en-GB"/>
        </w:rPr>
      </w:pPr>
      <w:bookmarkStart w:id="6" w:name="_Hlk162354088"/>
      <w:r w:rsidRPr="00F846D1">
        <w:rPr>
          <w:rFonts w:ascii="Calibri Light" w:eastAsia="Times New Roman" w:hAnsi="Calibri Light" w:cs="Times New Roman"/>
          <w:color w:val="1F3763" w:themeColor="accent1" w:themeShade="7F"/>
          <w:sz w:val="24"/>
          <w:szCs w:val="24"/>
          <w:lang w:eastAsia="en-GB"/>
        </w:rPr>
        <w:t>Calibration for treatment effect of BA</w:t>
      </w:r>
    </w:p>
    <w:bookmarkEnd w:id="6"/>
    <w:p w14:paraId="096A4129"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As described in the body of the text, to transport the NMA relative effects into our model we must translate them into a form which can be included as relative effects into our model. We assumed that the relative treatment effect in our model would operate through allowing a different rate of recovery with BA compared to usual care. The SMD point estimate for BA vs care as usual was reported as –0.73 (95% from –0.95 to –0.52) in the NMA (which represents an improvement). This was assumed to refer to the SMD at 3 months (from correspondence with authors). Using our depression model, we could repeatedly simulate PHQ-</w:t>
      </w:r>
      <w:proofErr w:type="gramStart"/>
      <w:r w:rsidRPr="00F846D1">
        <w:rPr>
          <w:rFonts w:ascii="Calibri" w:eastAsia="Calibri" w:hAnsi="Calibri" w:cs="Calibri"/>
          <w:lang w:eastAsia="en-GB"/>
        </w:rPr>
        <w:t>9 time</w:t>
      </w:r>
      <w:proofErr w:type="gramEnd"/>
      <w:r w:rsidRPr="00F846D1">
        <w:rPr>
          <w:rFonts w:ascii="Calibri" w:eastAsia="Calibri" w:hAnsi="Calibri" w:cs="Calibri"/>
          <w:lang w:eastAsia="en-GB"/>
        </w:rPr>
        <w:t xml:space="preserve"> paths with different rates of recovery and estimate the SMD at 3 months compared to usual care. </w:t>
      </w:r>
      <w:bookmarkStart w:id="7" w:name="_Hlk161669296"/>
      <w:r w:rsidRPr="00F846D1">
        <w:rPr>
          <w:rFonts w:ascii="Calibri" w:eastAsia="Calibri" w:hAnsi="Calibri" w:cs="Calibri"/>
          <w:lang w:eastAsia="en-GB"/>
        </w:rPr>
        <w:t xml:space="preserve">We used a calibration approach to find the rate of recovery which would correspond to </w:t>
      </w:r>
      <w:bookmarkEnd w:id="7"/>
      <w:r w:rsidRPr="00F846D1">
        <w:rPr>
          <w:rFonts w:ascii="Calibri" w:eastAsia="Calibri" w:hAnsi="Calibri" w:cs="Calibri"/>
          <w:lang w:eastAsia="en-GB"/>
        </w:rPr>
        <w:t xml:space="preserve">a SMD of -0.73. This search was carried out using the </w:t>
      </w:r>
      <w:proofErr w:type="spellStart"/>
      <w:r w:rsidRPr="00F846D1">
        <w:rPr>
          <w:rFonts w:ascii="Calibri" w:eastAsia="Calibri" w:hAnsi="Calibri" w:cs="Calibri"/>
          <w:lang w:eastAsia="en-GB"/>
        </w:rPr>
        <w:t>optim</w:t>
      </w:r>
      <w:proofErr w:type="spellEnd"/>
      <w:r w:rsidRPr="00F846D1">
        <w:rPr>
          <w:rFonts w:ascii="Calibri" w:eastAsia="Calibri" w:hAnsi="Calibri" w:cs="Calibri"/>
          <w:lang w:eastAsia="en-GB"/>
        </w:rPr>
        <w:t xml:space="preserve"> function in R (R Core Team 2021). It was found that if recovery was twice as fast (i.e. a multiplier of </w:t>
      </w:r>
      <w:bookmarkStart w:id="8" w:name="_Hlk162362193"/>
      <w:r w:rsidRPr="00F846D1">
        <w:rPr>
          <w:rFonts w:ascii="Calibri" w:eastAsia="Calibri" w:hAnsi="Calibri" w:cs="Calibri"/>
          <w:lang w:eastAsia="en-GB"/>
        </w:rPr>
        <w:t>2.07</w:t>
      </w:r>
      <w:bookmarkEnd w:id="8"/>
      <w:r w:rsidRPr="00F846D1">
        <w:rPr>
          <w:rFonts w:ascii="Calibri" w:eastAsia="Calibri" w:hAnsi="Calibri" w:cs="Calibri"/>
          <w:lang w:eastAsia="en-GB"/>
        </w:rPr>
        <w:t xml:space="preserve">) with BA compared to usual care then this would result in the target SMD </w:t>
      </w:r>
      <w:r w:rsidRPr="00F846D1">
        <w:rPr>
          <w:rFonts w:ascii="Calibri" w:eastAsia="Calibri" w:hAnsi="Calibri" w:cs="Calibri"/>
          <w:lang w:eastAsia="en-GB"/>
        </w:rPr>
        <w:fldChar w:fldCharType="begin"/>
      </w:r>
      <w:r w:rsidR="004D291B">
        <w:rPr>
          <w:rFonts w:ascii="Calibri" w:eastAsia="Calibri" w:hAnsi="Calibri" w:cs="Calibri"/>
          <w:lang w:eastAsia="en-GB"/>
        </w:rPr>
        <w:instrText xml:space="preserve"> ADDIN EN.CITE &lt;EndNote&gt;&lt;Cite&gt;&lt;Author&gt;Kennedy&lt;/Author&gt;&lt;Year&gt;2001&lt;/Year&gt;&lt;RecNum&gt;41&lt;/RecNum&gt;&lt;DisplayText&gt;(10, 11)&lt;/DisplayText&gt;&lt;record&gt;&lt;rec-number&gt;41&lt;/rec-number&gt;&lt;foreign-keys&gt;&lt;key app="EN" db-id="p5ftvpwwdxdp5ee5xzqp9d9vx9a5pdzxp20z" timestamp="1644579967"&gt;41&lt;/key&gt;&lt;/foreign-keys&gt;&lt;ref-type name="Journal Article"&gt;17&lt;/ref-type&gt;&lt;contributors&gt;&lt;authors&gt;&lt;author&gt;Kennedy, Marc C&lt;/author&gt;&lt;author&gt;O&amp;apos;Hagan, Anthony&lt;/author&gt;&lt;/authors&gt;&lt;/contributors&gt;&lt;titles&gt;&lt;title&gt;Bayesian calibration of computer models&lt;/title&gt;&lt;secondary-title&gt;Journal of the Royal Statistical Society: Series B (Statistical Methodology)&lt;/secondary-title&gt;&lt;/titles&gt;&lt;periodical&gt;&lt;full-title&gt;Journal of the Royal Statistical Society: Series B (Statistical Methodology)&lt;/full-title&gt;&lt;/periodical&gt;&lt;pages&gt;425-464&lt;/pages&gt;&lt;volume&gt;63&lt;/volume&gt;&lt;number&gt;3&lt;/number&gt;&lt;dates&gt;&lt;year&gt;2001&lt;/year&gt;&lt;/dates&gt;&lt;isbn&gt;1369-7412&lt;/isbn&gt;&lt;urls&gt;&lt;/urls&gt;&lt;/record&gt;&lt;/Cite&gt;&lt;Cite&gt;&lt;Author&gt;Alarid-Escudero&lt;/Author&gt;&lt;Year&gt;2018&lt;/Year&gt;&lt;RecNum&gt;42&lt;/RecNum&gt;&lt;record&gt;&lt;rec-number&gt;42&lt;/rec-number&gt;&lt;foreign-keys&gt;&lt;key app="EN" db-id="p5ftvpwwdxdp5ee5xzqp9d9vx9a5pdzxp20z" timestamp="1644580026"&gt;42&lt;/key&gt;&lt;/foreign-keys&gt;&lt;ref-type name="Journal Article"&gt;17&lt;/ref-type&gt;&lt;contributors&gt;&lt;authors&gt;&lt;author&gt;Alarid-Escudero, Fernando&lt;/author&gt;&lt;author&gt;MacLehose, Richard F&lt;/author&gt;&lt;author&gt;Peralta, Yadira&lt;/author&gt;&lt;author&gt;Kuntz, Karen M&lt;/author&gt;&lt;author&gt;Enns, Eva A&lt;/author&gt;&lt;/authors&gt;&lt;/contributors&gt;&lt;titles&gt;&lt;title&gt;Nonidentifiability in model calibration and implications for medical decision making&lt;/title&gt;&lt;secondary-title&gt;Medical Decision Making&lt;/secondary-title&gt;&lt;/titles&gt;&lt;periodical&gt;&lt;full-title&gt;Medical Decision Making&lt;/full-title&gt;&lt;/periodical&gt;&lt;pages&gt;810-821&lt;/pages&gt;&lt;volume&gt;38&lt;/volume&gt;&lt;number&gt;7&lt;/number&gt;&lt;dates&gt;&lt;year&gt;2018&lt;/year&gt;&lt;/dates&gt;&lt;isbn&gt;0272-989X&lt;/isbn&gt;&lt;urls&gt;&lt;/urls&gt;&lt;/record&gt;&lt;/Cite&gt;&lt;/EndNote&gt;</w:instrText>
      </w:r>
      <w:r w:rsidRPr="00F846D1">
        <w:rPr>
          <w:rFonts w:ascii="Calibri" w:eastAsia="Calibri" w:hAnsi="Calibri" w:cs="Calibri"/>
          <w:lang w:eastAsia="en-GB"/>
        </w:rPr>
        <w:fldChar w:fldCharType="separate"/>
      </w:r>
      <w:r w:rsidR="004D291B">
        <w:rPr>
          <w:rFonts w:ascii="Calibri" w:eastAsia="Calibri" w:hAnsi="Calibri" w:cs="Calibri"/>
          <w:noProof/>
          <w:lang w:eastAsia="en-GB"/>
        </w:rPr>
        <w:t>(10, 11)</w:t>
      </w:r>
      <w:r w:rsidRPr="00F846D1">
        <w:rPr>
          <w:rFonts w:ascii="Calibri" w:eastAsia="Calibri" w:hAnsi="Calibri" w:cs="Calibri"/>
          <w:lang w:eastAsia="en-GB"/>
        </w:rPr>
        <w:fldChar w:fldCharType="end"/>
      </w:r>
      <w:r w:rsidRPr="00F846D1">
        <w:rPr>
          <w:rFonts w:ascii="Calibri" w:eastAsia="Calibri" w:hAnsi="Calibri" w:cs="Calibri"/>
          <w:lang w:eastAsia="en-GB"/>
        </w:rPr>
        <w:t>.</w:t>
      </w:r>
    </w:p>
    <w:p w14:paraId="096A412A"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lastRenderedPageBreak/>
        <w:t xml:space="preserve">The above approach maps only the SMD point estimate to an increase in the BA rate of recovery compared to usual care. To reflect uncertainty relative rate of recovery with BA, we reflect the uncertainty in the SMD (95% confidence interval from </w:t>
      </w:r>
      <w:bookmarkStart w:id="9" w:name="_Hlk162361828"/>
      <w:bookmarkStart w:id="10" w:name="_Hlk161418180"/>
      <w:r w:rsidRPr="00F846D1">
        <w:rPr>
          <w:rFonts w:ascii="Calibri" w:eastAsia="Calibri" w:hAnsi="Calibri" w:cs="Calibri"/>
          <w:lang w:eastAsia="en-GB"/>
        </w:rPr>
        <w:t>–0.95 to –0.52</w:t>
      </w:r>
      <w:bookmarkEnd w:id="9"/>
      <w:r w:rsidRPr="00F846D1">
        <w:rPr>
          <w:rFonts w:ascii="Calibri" w:eastAsia="Calibri" w:hAnsi="Calibri" w:cs="Calibri"/>
          <w:lang w:eastAsia="en-GB"/>
        </w:rPr>
        <w:t xml:space="preserve">). </w:t>
      </w:r>
      <w:bookmarkEnd w:id="10"/>
      <w:r w:rsidRPr="00F846D1">
        <w:rPr>
          <w:rFonts w:ascii="Calibri" w:eastAsia="Calibri" w:hAnsi="Calibri" w:cs="Calibri"/>
          <w:lang w:eastAsia="en-GB"/>
        </w:rPr>
        <w:t xml:space="preserve">Assuming that the SMD and the prior for the treatment effect parameter are normally distributed we can calculate the relative rate of recovery associated with the upper (UI) and lower 95% interval (LI), then use this to estimate a standard error of 0.19 (SE = </w:t>
      </w:r>
      <w:proofErr w:type="gramStart"/>
      <w:r w:rsidRPr="00F846D1">
        <w:rPr>
          <w:rFonts w:ascii="Calibri" w:eastAsia="Calibri" w:hAnsi="Calibri" w:cs="Calibri"/>
          <w:lang w:eastAsia="en-GB"/>
        </w:rPr>
        <w:t>abs(</w:t>
      </w:r>
      <w:proofErr w:type="gramEnd"/>
      <w:r w:rsidRPr="00F846D1">
        <w:rPr>
          <w:rFonts w:ascii="Calibri" w:eastAsia="Calibri" w:hAnsi="Calibri" w:cs="Calibri"/>
          <w:lang w:eastAsia="en-GB"/>
        </w:rPr>
        <w:t>UI - LI)</w:t>
      </w:r>
      <w:proofErr w:type="gramStart"/>
      <w:r w:rsidRPr="00F846D1">
        <w:rPr>
          <w:rFonts w:ascii="Calibri" w:eastAsia="Calibri" w:hAnsi="Calibri" w:cs="Calibri"/>
          <w:lang w:eastAsia="en-GB"/>
        </w:rPr>
        <w:t>/(</w:t>
      </w:r>
      <w:proofErr w:type="gramEnd"/>
      <w:r w:rsidRPr="00F846D1">
        <w:rPr>
          <w:rFonts w:ascii="Calibri" w:eastAsia="Calibri" w:hAnsi="Calibri" w:cs="Calibri"/>
          <w:lang w:eastAsia="en-GB"/>
        </w:rPr>
        <w:t xml:space="preserve">2*1.96)). This results in a rate of recovery multiplier with mean 2.07 and 95% interval from 1.7 to 2.44. </w:t>
      </w:r>
    </w:p>
    <w:p w14:paraId="096A412B" w14:textId="77777777" w:rsidR="00F846D1" w:rsidRPr="00F846D1" w:rsidRDefault="00F846D1" w:rsidP="00F846D1">
      <w:pPr>
        <w:keepNext/>
        <w:spacing w:after="200" w:line="240" w:lineRule="auto"/>
        <w:rPr>
          <w:rFonts w:ascii="Calibri" w:eastAsia="Calibri" w:hAnsi="Calibri" w:cs="Calibri"/>
          <w:i/>
          <w:iCs/>
          <w:color w:val="44546A" w:themeColor="text2"/>
          <w:sz w:val="18"/>
          <w:szCs w:val="18"/>
          <w:lang w:eastAsia="en-GB"/>
        </w:rPr>
      </w:pPr>
      <w:bookmarkStart w:id="11" w:name="_heading=h.1t3h5sf"/>
      <w:bookmarkStart w:id="12" w:name="_Ref162354256"/>
      <w:bookmarkEnd w:id="11"/>
      <w:r w:rsidRPr="00F846D1">
        <w:rPr>
          <w:rFonts w:ascii="Calibri" w:eastAsia="Calibri" w:hAnsi="Calibri" w:cs="Calibri"/>
          <w:i/>
          <w:iCs/>
          <w:color w:val="44546A" w:themeColor="text2"/>
          <w:sz w:val="18"/>
          <w:szCs w:val="18"/>
          <w:lang w:eastAsia="en-GB"/>
        </w:rPr>
        <w:t>Table A</w:t>
      </w:r>
      <w:bookmarkEnd w:id="12"/>
      <w:r w:rsidRPr="00F846D1">
        <w:rPr>
          <w:rFonts w:ascii="Calibri" w:eastAsia="Calibri" w:hAnsi="Calibri" w:cs="Calibri"/>
          <w:i/>
          <w:iCs/>
          <w:color w:val="44546A" w:themeColor="text2"/>
          <w:sz w:val="18"/>
          <w:szCs w:val="18"/>
          <w:lang w:eastAsia="en-GB"/>
        </w:rPr>
        <w:t>3: Inputs used in predicting depression scores over time.</w:t>
      </w:r>
      <w:r w:rsidR="0035294D">
        <w:rPr>
          <w:rFonts w:ascii="Calibri" w:eastAsia="Calibri" w:hAnsi="Calibri" w:cs="Calibri"/>
          <w:i/>
          <w:iCs/>
          <w:color w:val="44546A" w:themeColor="text2"/>
          <w:sz w:val="18"/>
          <w:szCs w:val="18"/>
          <w:lang w:eastAsia="en-GB"/>
        </w:rPr>
        <w:t xml:space="preserve"> </w:t>
      </w:r>
      <w:r w:rsidR="0035294D" w:rsidRPr="0035294D">
        <w:rPr>
          <w:rFonts w:ascii="Calibri" w:eastAsia="Calibri" w:hAnsi="Calibri" w:cs="Calibri"/>
          <w:i/>
          <w:iCs/>
          <w:color w:val="44546A" w:themeColor="text2"/>
          <w:sz w:val="18"/>
          <w:szCs w:val="18"/>
          <w:lang w:eastAsia="en-GB"/>
        </w:rPr>
        <w:t>SE = standard error, OLS = ordinary least squares, GLM = generalised linear model, PHQ-9 = patient health questionnaire-9, HbA1c = haemoglobin A1c, BA = behavioural activation.</w:t>
      </w:r>
    </w:p>
    <w:tbl>
      <w:tblPr>
        <w:tblStyle w:val="12"/>
        <w:tblW w:w="94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70"/>
        <w:gridCol w:w="2052"/>
        <w:gridCol w:w="2430"/>
        <w:gridCol w:w="1843"/>
      </w:tblGrid>
      <w:tr w:rsidR="00F846D1" w:rsidRPr="00F846D1" w14:paraId="096A4130" w14:textId="77777777" w:rsidTr="006C49EF">
        <w:tc>
          <w:tcPr>
            <w:tcW w:w="3170" w:type="dxa"/>
            <w:tcBorders>
              <w:top w:val="single" w:sz="4" w:space="0" w:color="000000"/>
              <w:left w:val="single" w:sz="4" w:space="0" w:color="000000"/>
              <w:bottom w:val="single" w:sz="4" w:space="0" w:color="000000"/>
              <w:right w:val="single" w:sz="4" w:space="0" w:color="000000"/>
            </w:tcBorders>
            <w:shd w:val="clear" w:color="auto" w:fill="E7E6E6"/>
            <w:hideMark/>
          </w:tcPr>
          <w:p w14:paraId="096A412C" w14:textId="77777777" w:rsidR="00F846D1" w:rsidRPr="00F846D1" w:rsidRDefault="00F846D1" w:rsidP="00F846D1">
            <w:pPr>
              <w:rPr>
                <w:b/>
              </w:rPr>
            </w:pPr>
            <w:r w:rsidRPr="00F846D1">
              <w:rPr>
                <w:b/>
              </w:rPr>
              <w:t>Input</w:t>
            </w:r>
          </w:p>
        </w:tc>
        <w:tc>
          <w:tcPr>
            <w:tcW w:w="2052" w:type="dxa"/>
            <w:tcBorders>
              <w:top w:val="single" w:sz="4" w:space="0" w:color="000000"/>
              <w:left w:val="single" w:sz="4" w:space="0" w:color="000000"/>
              <w:bottom w:val="single" w:sz="4" w:space="0" w:color="000000"/>
              <w:right w:val="single" w:sz="4" w:space="0" w:color="000000"/>
            </w:tcBorders>
            <w:shd w:val="clear" w:color="auto" w:fill="E7E6E6"/>
            <w:hideMark/>
          </w:tcPr>
          <w:p w14:paraId="096A412D" w14:textId="77777777" w:rsidR="00F846D1" w:rsidRPr="00F846D1" w:rsidRDefault="00F846D1" w:rsidP="00F846D1">
            <w:pPr>
              <w:rPr>
                <w:b/>
              </w:rPr>
            </w:pPr>
            <w:r w:rsidRPr="00F846D1">
              <w:rPr>
                <w:b/>
              </w:rPr>
              <w:t>Functional form</w:t>
            </w:r>
          </w:p>
        </w:tc>
        <w:tc>
          <w:tcPr>
            <w:tcW w:w="2430" w:type="dxa"/>
            <w:tcBorders>
              <w:top w:val="single" w:sz="4" w:space="0" w:color="000000"/>
              <w:left w:val="single" w:sz="4" w:space="0" w:color="000000"/>
              <w:bottom w:val="single" w:sz="4" w:space="0" w:color="000000"/>
              <w:right w:val="single" w:sz="4" w:space="0" w:color="000000"/>
            </w:tcBorders>
            <w:shd w:val="clear" w:color="auto" w:fill="E7E6E6"/>
            <w:hideMark/>
          </w:tcPr>
          <w:p w14:paraId="096A412E" w14:textId="77777777" w:rsidR="00F846D1" w:rsidRPr="00F846D1" w:rsidRDefault="00F846D1" w:rsidP="00F846D1">
            <w:pPr>
              <w:rPr>
                <w:b/>
              </w:rPr>
            </w:pPr>
            <w:r w:rsidRPr="00F846D1">
              <w:rPr>
                <w:b/>
              </w:rPr>
              <w:t>Value</w:t>
            </w:r>
          </w:p>
        </w:tc>
        <w:tc>
          <w:tcPr>
            <w:tcW w:w="1843" w:type="dxa"/>
            <w:tcBorders>
              <w:top w:val="single" w:sz="4" w:space="0" w:color="000000"/>
              <w:left w:val="single" w:sz="4" w:space="0" w:color="000000"/>
              <w:bottom w:val="single" w:sz="4" w:space="0" w:color="000000"/>
              <w:right w:val="single" w:sz="4" w:space="0" w:color="000000"/>
            </w:tcBorders>
            <w:shd w:val="clear" w:color="auto" w:fill="E7E6E6"/>
            <w:hideMark/>
          </w:tcPr>
          <w:p w14:paraId="096A412F" w14:textId="77777777" w:rsidR="00F846D1" w:rsidRPr="00F846D1" w:rsidRDefault="00F846D1" w:rsidP="00F846D1">
            <w:pPr>
              <w:rPr>
                <w:b/>
              </w:rPr>
            </w:pPr>
            <w:r w:rsidRPr="00F846D1">
              <w:rPr>
                <w:b/>
              </w:rPr>
              <w:t>Source</w:t>
            </w:r>
          </w:p>
        </w:tc>
      </w:tr>
      <w:tr w:rsidR="00F846D1" w:rsidRPr="00F846D1" w14:paraId="096A413B" w14:textId="77777777" w:rsidTr="006C49EF">
        <w:tc>
          <w:tcPr>
            <w:tcW w:w="3170" w:type="dxa"/>
            <w:tcBorders>
              <w:top w:val="single" w:sz="4" w:space="0" w:color="000000"/>
              <w:left w:val="single" w:sz="4" w:space="0" w:color="000000"/>
              <w:bottom w:val="single" w:sz="4" w:space="0" w:color="000000"/>
              <w:right w:val="single" w:sz="4" w:space="0" w:color="000000"/>
            </w:tcBorders>
            <w:hideMark/>
          </w:tcPr>
          <w:p w14:paraId="096A4131" w14:textId="77777777" w:rsidR="00F846D1" w:rsidRPr="00F846D1" w:rsidRDefault="00F846D1" w:rsidP="00F846D1">
            <w:r w:rsidRPr="00F846D1">
              <w:t>Rate of recovery in PHQ-9 points per month, following a depressive episode with usual care</w:t>
            </w:r>
          </w:p>
        </w:tc>
        <w:tc>
          <w:tcPr>
            <w:tcW w:w="2052" w:type="dxa"/>
            <w:tcBorders>
              <w:top w:val="single" w:sz="4" w:space="0" w:color="000000"/>
              <w:left w:val="single" w:sz="4" w:space="0" w:color="000000"/>
              <w:bottom w:val="single" w:sz="4" w:space="0" w:color="000000"/>
              <w:right w:val="single" w:sz="4" w:space="0" w:color="000000"/>
            </w:tcBorders>
            <w:hideMark/>
          </w:tcPr>
          <w:p w14:paraId="096A4132" w14:textId="77777777" w:rsidR="00F846D1" w:rsidRPr="00F846D1" w:rsidRDefault="00F846D1" w:rsidP="00F846D1">
            <w:r w:rsidRPr="00F846D1">
              <w:t>GLM with identity link, gamma family and covariate for time (month)</w:t>
            </w:r>
          </w:p>
        </w:tc>
        <w:tc>
          <w:tcPr>
            <w:tcW w:w="2430" w:type="dxa"/>
            <w:tcBorders>
              <w:top w:val="single" w:sz="4" w:space="0" w:color="000000"/>
              <w:left w:val="single" w:sz="4" w:space="0" w:color="000000"/>
              <w:bottom w:val="single" w:sz="4" w:space="0" w:color="000000"/>
              <w:right w:val="single" w:sz="4" w:space="0" w:color="000000"/>
            </w:tcBorders>
          </w:tcPr>
          <w:p w14:paraId="096A4133" w14:textId="77777777" w:rsidR="00F846D1" w:rsidRPr="00F846D1" w:rsidRDefault="00F846D1" w:rsidP="00F846D1">
            <w:r w:rsidRPr="00F846D1">
              <w:t>Time dependent:</w:t>
            </w:r>
          </w:p>
          <w:p w14:paraId="096A4134" w14:textId="77777777" w:rsidR="00F846D1" w:rsidRPr="00F846D1" w:rsidRDefault="00F846D1" w:rsidP="00F846D1">
            <w:r w:rsidRPr="00F846D1">
              <w:t>Intercept: mean = 0.077, SE = 0.001</w:t>
            </w:r>
          </w:p>
          <w:p w14:paraId="096A4135" w14:textId="77777777" w:rsidR="00F846D1" w:rsidRPr="00F846D1" w:rsidRDefault="00F846D1" w:rsidP="00F846D1">
            <w:r w:rsidRPr="00F846D1">
              <w:t>Month: mean = 0.004, SE = 0.0002</w:t>
            </w:r>
          </w:p>
          <w:p w14:paraId="096A4136" w14:textId="77777777" w:rsidR="00F846D1" w:rsidRPr="00F846D1" w:rsidRDefault="00F846D1" w:rsidP="00F846D1"/>
          <w:p w14:paraId="096A4137" w14:textId="77777777" w:rsidR="00F846D1" w:rsidRPr="00F846D1" w:rsidRDefault="00F846D1" w:rsidP="00F846D1"/>
          <w:p w14:paraId="096A4138" w14:textId="77777777" w:rsidR="00F846D1" w:rsidRPr="00F846D1" w:rsidRDefault="00F846D1" w:rsidP="00F846D1"/>
          <w:p w14:paraId="096A4139" w14:textId="77777777" w:rsidR="00F846D1" w:rsidRPr="00F846D1" w:rsidRDefault="00F846D1" w:rsidP="00F846D1"/>
        </w:tc>
        <w:tc>
          <w:tcPr>
            <w:tcW w:w="1843" w:type="dxa"/>
            <w:tcBorders>
              <w:top w:val="single" w:sz="4" w:space="0" w:color="000000"/>
              <w:left w:val="single" w:sz="4" w:space="0" w:color="000000"/>
              <w:bottom w:val="single" w:sz="4" w:space="0" w:color="000000"/>
              <w:right w:val="single" w:sz="4" w:space="0" w:color="000000"/>
            </w:tcBorders>
            <w:hideMark/>
          </w:tcPr>
          <w:p w14:paraId="096A413A" w14:textId="77777777" w:rsidR="00F846D1" w:rsidRPr="00F846D1" w:rsidRDefault="00F846D1" w:rsidP="00F846D1">
            <w:r w:rsidRPr="00F846D1">
              <w:t>Ali et al. 2020</w:t>
            </w:r>
          </w:p>
        </w:tc>
      </w:tr>
      <w:tr w:rsidR="00F846D1" w:rsidRPr="00F846D1" w14:paraId="096A4144" w14:textId="77777777" w:rsidTr="006C49EF">
        <w:tc>
          <w:tcPr>
            <w:tcW w:w="3170" w:type="dxa"/>
            <w:tcBorders>
              <w:top w:val="single" w:sz="4" w:space="0" w:color="000000"/>
              <w:left w:val="single" w:sz="4" w:space="0" w:color="000000"/>
              <w:bottom w:val="single" w:sz="4" w:space="0" w:color="000000"/>
              <w:right w:val="single" w:sz="4" w:space="0" w:color="000000"/>
            </w:tcBorders>
            <w:hideMark/>
          </w:tcPr>
          <w:p w14:paraId="096A413C" w14:textId="77777777" w:rsidR="00F846D1" w:rsidRPr="00F846D1" w:rsidRDefault="00F846D1" w:rsidP="00F846D1">
            <w:r w:rsidRPr="00F846D1">
              <w:t>Probability of new depressive episode</w:t>
            </w:r>
          </w:p>
        </w:tc>
        <w:tc>
          <w:tcPr>
            <w:tcW w:w="2052" w:type="dxa"/>
            <w:tcBorders>
              <w:top w:val="single" w:sz="4" w:space="0" w:color="000000"/>
              <w:left w:val="single" w:sz="4" w:space="0" w:color="000000"/>
              <w:bottom w:val="single" w:sz="4" w:space="0" w:color="000000"/>
              <w:right w:val="single" w:sz="4" w:space="0" w:color="000000"/>
            </w:tcBorders>
            <w:hideMark/>
          </w:tcPr>
          <w:p w14:paraId="096A413D" w14:textId="77777777" w:rsidR="00F846D1" w:rsidRPr="00F846D1" w:rsidRDefault="00F846D1" w:rsidP="00F846D1">
            <w:r w:rsidRPr="00F846D1">
              <w:t>Log normal survival model</w:t>
            </w:r>
          </w:p>
        </w:tc>
        <w:tc>
          <w:tcPr>
            <w:tcW w:w="2430" w:type="dxa"/>
            <w:tcBorders>
              <w:top w:val="single" w:sz="4" w:space="0" w:color="000000"/>
              <w:left w:val="single" w:sz="4" w:space="0" w:color="000000"/>
              <w:bottom w:val="single" w:sz="4" w:space="0" w:color="000000"/>
              <w:right w:val="single" w:sz="4" w:space="0" w:color="000000"/>
            </w:tcBorders>
          </w:tcPr>
          <w:p w14:paraId="096A413E" w14:textId="77777777" w:rsidR="00F846D1" w:rsidRPr="00F846D1" w:rsidRDefault="00F846D1" w:rsidP="00F846D1">
            <w:r w:rsidRPr="00F846D1">
              <w:t>Time varying, 1% per month on average</w:t>
            </w:r>
          </w:p>
          <w:p w14:paraId="096A413F" w14:textId="77777777" w:rsidR="00F846D1" w:rsidRPr="00F846D1" w:rsidRDefault="00F846D1" w:rsidP="00F846D1"/>
          <w:p w14:paraId="096A4140" w14:textId="77777777" w:rsidR="00F846D1" w:rsidRPr="00F846D1" w:rsidRDefault="00F846D1" w:rsidP="00F846D1">
            <w:r w:rsidRPr="00F846D1">
              <w:t>Log constant: mean = 7.32, SE = 0.067</w:t>
            </w:r>
          </w:p>
          <w:p w14:paraId="096A4141" w14:textId="77777777" w:rsidR="00F846D1" w:rsidRPr="00F846D1" w:rsidRDefault="00F846D1" w:rsidP="00F846D1">
            <w:r w:rsidRPr="00F846D1">
              <w:t>Log sigma: mean = -0.22, SE = 0.072</w:t>
            </w:r>
          </w:p>
          <w:p w14:paraId="096A4142" w14:textId="77777777" w:rsidR="00F846D1" w:rsidRPr="00F846D1" w:rsidRDefault="00F846D1" w:rsidP="00F846D1"/>
        </w:tc>
        <w:tc>
          <w:tcPr>
            <w:tcW w:w="1843" w:type="dxa"/>
            <w:tcBorders>
              <w:top w:val="single" w:sz="4" w:space="0" w:color="000000"/>
              <w:left w:val="single" w:sz="4" w:space="0" w:color="000000"/>
              <w:bottom w:val="single" w:sz="4" w:space="0" w:color="000000"/>
              <w:right w:val="single" w:sz="4" w:space="0" w:color="000000"/>
            </w:tcBorders>
            <w:hideMark/>
          </w:tcPr>
          <w:p w14:paraId="096A4143" w14:textId="77777777" w:rsidR="00F846D1" w:rsidRPr="00F846D1" w:rsidRDefault="00F846D1" w:rsidP="00F846D1">
            <w:r w:rsidRPr="00F846D1">
              <w:t>Ali et al. 2020</w:t>
            </w:r>
          </w:p>
        </w:tc>
      </w:tr>
      <w:tr w:rsidR="00F846D1" w:rsidRPr="00F846D1" w14:paraId="096A414A" w14:textId="77777777" w:rsidTr="006C49EF">
        <w:tc>
          <w:tcPr>
            <w:tcW w:w="3170" w:type="dxa"/>
            <w:tcBorders>
              <w:top w:val="single" w:sz="4" w:space="0" w:color="000000"/>
              <w:left w:val="single" w:sz="4" w:space="0" w:color="000000"/>
              <w:bottom w:val="single" w:sz="4" w:space="0" w:color="000000"/>
              <w:right w:val="single" w:sz="4" w:space="0" w:color="000000"/>
            </w:tcBorders>
            <w:hideMark/>
          </w:tcPr>
          <w:p w14:paraId="096A4145" w14:textId="77777777" w:rsidR="00F846D1" w:rsidRPr="00F846D1" w:rsidRDefault="00F846D1" w:rsidP="00F846D1">
            <w:r w:rsidRPr="00F846D1">
              <w:t>PHQ-9 score with new depressive episode</w:t>
            </w:r>
          </w:p>
        </w:tc>
        <w:tc>
          <w:tcPr>
            <w:tcW w:w="2052" w:type="dxa"/>
            <w:tcBorders>
              <w:top w:val="single" w:sz="4" w:space="0" w:color="000000"/>
              <w:left w:val="single" w:sz="4" w:space="0" w:color="000000"/>
              <w:bottom w:val="single" w:sz="4" w:space="0" w:color="000000"/>
              <w:right w:val="single" w:sz="4" w:space="0" w:color="000000"/>
            </w:tcBorders>
            <w:hideMark/>
          </w:tcPr>
          <w:p w14:paraId="096A4146" w14:textId="77777777" w:rsidR="00F846D1" w:rsidRPr="00F846D1" w:rsidRDefault="00F846D1" w:rsidP="00F846D1">
            <w:r w:rsidRPr="00F846D1">
              <w:t>OLS with coefficients for minimum PHQ-9 value and PHQ-9 at baseline</w:t>
            </w:r>
          </w:p>
        </w:tc>
        <w:tc>
          <w:tcPr>
            <w:tcW w:w="2430" w:type="dxa"/>
            <w:tcBorders>
              <w:top w:val="single" w:sz="4" w:space="0" w:color="000000"/>
              <w:left w:val="single" w:sz="4" w:space="0" w:color="000000"/>
              <w:bottom w:val="single" w:sz="4" w:space="0" w:color="000000"/>
              <w:right w:val="single" w:sz="4" w:space="0" w:color="000000"/>
            </w:tcBorders>
          </w:tcPr>
          <w:p w14:paraId="096A4147" w14:textId="77777777" w:rsidR="00F846D1" w:rsidRPr="00F846D1" w:rsidRDefault="00F846D1" w:rsidP="00F846D1">
            <w:r w:rsidRPr="00F846D1">
              <w:t>4.1 + 0.95*minimum PHQ-9 value + 0.22*PHQ-9 at baseline</w:t>
            </w:r>
          </w:p>
          <w:p w14:paraId="096A4148" w14:textId="77777777" w:rsidR="00F846D1" w:rsidRPr="00F846D1" w:rsidRDefault="00F846D1" w:rsidP="00F846D1"/>
        </w:tc>
        <w:tc>
          <w:tcPr>
            <w:tcW w:w="1843" w:type="dxa"/>
            <w:tcBorders>
              <w:top w:val="single" w:sz="4" w:space="0" w:color="000000"/>
              <w:left w:val="single" w:sz="4" w:space="0" w:color="000000"/>
              <w:bottom w:val="single" w:sz="4" w:space="0" w:color="000000"/>
              <w:right w:val="single" w:sz="4" w:space="0" w:color="000000"/>
            </w:tcBorders>
            <w:hideMark/>
          </w:tcPr>
          <w:p w14:paraId="096A4149" w14:textId="77777777" w:rsidR="00F846D1" w:rsidRPr="00F846D1" w:rsidRDefault="00F846D1" w:rsidP="00F846D1">
            <w:r w:rsidRPr="00F846D1">
              <w:t>Ali et al. 2020</w:t>
            </w:r>
          </w:p>
        </w:tc>
      </w:tr>
      <w:tr w:rsidR="00F846D1" w:rsidRPr="00F846D1" w14:paraId="096A414F" w14:textId="77777777" w:rsidTr="006C49EF">
        <w:tc>
          <w:tcPr>
            <w:tcW w:w="3170" w:type="dxa"/>
            <w:tcBorders>
              <w:top w:val="single" w:sz="4" w:space="0" w:color="000000"/>
              <w:left w:val="single" w:sz="4" w:space="0" w:color="000000"/>
              <w:bottom w:val="single" w:sz="4" w:space="0" w:color="000000"/>
              <w:right w:val="single" w:sz="4" w:space="0" w:color="000000"/>
            </w:tcBorders>
            <w:hideMark/>
          </w:tcPr>
          <w:p w14:paraId="096A414B" w14:textId="77777777" w:rsidR="00F846D1" w:rsidRPr="00F846D1" w:rsidRDefault="00F846D1" w:rsidP="00F846D1">
            <w:pPr>
              <w:rPr>
                <w:highlight w:val="yellow"/>
              </w:rPr>
            </w:pPr>
            <w:r w:rsidRPr="00F846D1">
              <w:t>Increased risk of new depressive episode with two or more diabetes complications</w:t>
            </w:r>
          </w:p>
        </w:tc>
        <w:tc>
          <w:tcPr>
            <w:tcW w:w="2052" w:type="dxa"/>
            <w:tcBorders>
              <w:top w:val="single" w:sz="4" w:space="0" w:color="000000"/>
              <w:left w:val="single" w:sz="4" w:space="0" w:color="000000"/>
              <w:bottom w:val="single" w:sz="4" w:space="0" w:color="000000"/>
              <w:right w:val="single" w:sz="4" w:space="0" w:color="000000"/>
            </w:tcBorders>
            <w:hideMark/>
          </w:tcPr>
          <w:p w14:paraId="096A414C" w14:textId="77777777" w:rsidR="00F846D1" w:rsidRPr="00F846D1" w:rsidRDefault="00F846D1" w:rsidP="00F846D1">
            <w:r w:rsidRPr="00F846D1">
              <w:t>Logistic regression</w:t>
            </w:r>
          </w:p>
        </w:tc>
        <w:tc>
          <w:tcPr>
            <w:tcW w:w="2430" w:type="dxa"/>
            <w:tcBorders>
              <w:top w:val="single" w:sz="4" w:space="0" w:color="000000"/>
              <w:left w:val="single" w:sz="4" w:space="0" w:color="000000"/>
              <w:bottom w:val="single" w:sz="4" w:space="0" w:color="000000"/>
              <w:right w:val="single" w:sz="4" w:space="0" w:color="000000"/>
            </w:tcBorders>
            <w:hideMark/>
          </w:tcPr>
          <w:p w14:paraId="096A414D" w14:textId="77777777" w:rsidR="00F846D1" w:rsidRPr="00F846D1" w:rsidRDefault="00F846D1" w:rsidP="00F846D1">
            <w:r w:rsidRPr="00F846D1">
              <w:t>Odds ratio: 2.67 (95% confidence interval from 1.26 to 5.63)</w:t>
            </w:r>
          </w:p>
        </w:tc>
        <w:tc>
          <w:tcPr>
            <w:tcW w:w="1843" w:type="dxa"/>
            <w:tcBorders>
              <w:top w:val="single" w:sz="4" w:space="0" w:color="000000"/>
              <w:left w:val="single" w:sz="4" w:space="0" w:color="000000"/>
              <w:bottom w:val="single" w:sz="4" w:space="0" w:color="000000"/>
              <w:right w:val="single" w:sz="4" w:space="0" w:color="000000"/>
            </w:tcBorders>
            <w:hideMark/>
          </w:tcPr>
          <w:p w14:paraId="096A414E" w14:textId="77777777" w:rsidR="00F846D1" w:rsidRPr="00F846D1" w:rsidRDefault="00F846D1" w:rsidP="00F846D1">
            <w:r w:rsidRPr="00F846D1">
              <w:t>van Steenbergen-</w:t>
            </w:r>
            <w:proofErr w:type="spellStart"/>
            <w:r w:rsidRPr="00F846D1">
              <w:t>Weijenburg</w:t>
            </w:r>
            <w:proofErr w:type="spellEnd"/>
            <w:r w:rsidRPr="00F846D1">
              <w:t xml:space="preserve"> et al. 2011</w:t>
            </w:r>
          </w:p>
        </w:tc>
      </w:tr>
      <w:tr w:rsidR="00F846D1" w:rsidRPr="00F846D1" w14:paraId="096A4154" w14:textId="77777777" w:rsidTr="006C49EF">
        <w:tc>
          <w:tcPr>
            <w:tcW w:w="3170" w:type="dxa"/>
            <w:tcBorders>
              <w:top w:val="single" w:sz="4" w:space="0" w:color="000000"/>
              <w:left w:val="single" w:sz="4" w:space="0" w:color="000000"/>
              <w:bottom w:val="single" w:sz="4" w:space="0" w:color="000000"/>
              <w:right w:val="single" w:sz="4" w:space="0" w:color="000000"/>
            </w:tcBorders>
            <w:hideMark/>
          </w:tcPr>
          <w:p w14:paraId="096A4150" w14:textId="77777777" w:rsidR="00F846D1" w:rsidRPr="00F846D1" w:rsidRDefault="00F846D1" w:rsidP="00F846D1">
            <w:r w:rsidRPr="00F846D1">
              <w:t>Impact of past PHQ-9 on present HbA</w:t>
            </w:r>
            <w:r w:rsidRPr="00F846D1">
              <w:rPr>
                <w:vertAlign w:val="subscript"/>
              </w:rPr>
              <w:t>1c</w:t>
            </w:r>
          </w:p>
        </w:tc>
        <w:tc>
          <w:tcPr>
            <w:tcW w:w="2052" w:type="dxa"/>
            <w:tcBorders>
              <w:top w:val="single" w:sz="4" w:space="0" w:color="000000"/>
              <w:left w:val="single" w:sz="4" w:space="0" w:color="000000"/>
              <w:bottom w:val="single" w:sz="4" w:space="0" w:color="000000"/>
              <w:right w:val="single" w:sz="4" w:space="0" w:color="000000"/>
            </w:tcBorders>
            <w:hideMark/>
          </w:tcPr>
          <w:p w14:paraId="096A4151" w14:textId="77777777" w:rsidR="00F846D1" w:rsidRPr="00F846D1" w:rsidRDefault="00F846D1" w:rsidP="00F846D1">
            <w:r w:rsidRPr="00F846D1">
              <w:t>OLS with change in HbA</w:t>
            </w:r>
            <w:r w:rsidRPr="00F846D1">
              <w:rPr>
                <w:vertAlign w:val="subscript"/>
              </w:rPr>
              <w:t>1c</w:t>
            </w:r>
            <w:r w:rsidRPr="00F846D1">
              <w:t xml:space="preserve"> between t and t-6 months as dependent variable and PHQ-9 at t-6 months as independent variable</w:t>
            </w:r>
          </w:p>
        </w:tc>
        <w:tc>
          <w:tcPr>
            <w:tcW w:w="2430" w:type="dxa"/>
            <w:tcBorders>
              <w:top w:val="single" w:sz="4" w:space="0" w:color="000000"/>
              <w:left w:val="single" w:sz="4" w:space="0" w:color="000000"/>
              <w:bottom w:val="single" w:sz="4" w:space="0" w:color="000000"/>
              <w:right w:val="single" w:sz="4" w:space="0" w:color="000000"/>
            </w:tcBorders>
            <w:hideMark/>
          </w:tcPr>
          <w:p w14:paraId="096A4152" w14:textId="77777777" w:rsidR="00F846D1" w:rsidRPr="00F846D1" w:rsidRDefault="00F846D1" w:rsidP="00F846D1">
            <w:r w:rsidRPr="00F846D1">
              <w:t>Coefficient for lagged PHQ-9; Mean = 0.047, SE = 0.007</w:t>
            </w:r>
          </w:p>
        </w:tc>
        <w:tc>
          <w:tcPr>
            <w:tcW w:w="1843" w:type="dxa"/>
            <w:tcBorders>
              <w:top w:val="single" w:sz="4" w:space="0" w:color="000000"/>
              <w:left w:val="single" w:sz="4" w:space="0" w:color="000000"/>
              <w:bottom w:val="single" w:sz="4" w:space="0" w:color="000000"/>
              <w:right w:val="single" w:sz="4" w:space="0" w:color="000000"/>
            </w:tcBorders>
            <w:hideMark/>
          </w:tcPr>
          <w:p w14:paraId="096A4153" w14:textId="77777777" w:rsidR="00F846D1" w:rsidRPr="00F846D1" w:rsidRDefault="00F846D1" w:rsidP="00F846D1">
            <w:r w:rsidRPr="00F846D1">
              <w:t>Ali et al. 2020</w:t>
            </w:r>
          </w:p>
        </w:tc>
      </w:tr>
      <w:tr w:rsidR="00F846D1" w:rsidRPr="00F846D1" w14:paraId="096A4159" w14:textId="77777777" w:rsidTr="006C49EF">
        <w:tc>
          <w:tcPr>
            <w:tcW w:w="3170" w:type="dxa"/>
            <w:tcBorders>
              <w:top w:val="single" w:sz="4" w:space="0" w:color="000000"/>
              <w:left w:val="single" w:sz="4" w:space="0" w:color="000000"/>
              <w:bottom w:val="single" w:sz="4" w:space="0" w:color="000000"/>
              <w:right w:val="single" w:sz="4" w:space="0" w:color="000000"/>
            </w:tcBorders>
            <w:hideMark/>
          </w:tcPr>
          <w:p w14:paraId="096A4155" w14:textId="77777777" w:rsidR="00F846D1" w:rsidRPr="00F846D1" w:rsidRDefault="00F846D1" w:rsidP="00F846D1">
            <w:r w:rsidRPr="00F846D1">
              <w:t>Difference in rate of recovery with BA compared to</w:t>
            </w:r>
            <w:bookmarkStart w:id="13" w:name="_heading=h.4d34og8"/>
            <w:bookmarkEnd w:id="13"/>
            <w:r w:rsidRPr="00F846D1">
              <w:t xml:space="preserve"> usual care</w:t>
            </w:r>
          </w:p>
        </w:tc>
        <w:tc>
          <w:tcPr>
            <w:tcW w:w="2052" w:type="dxa"/>
            <w:tcBorders>
              <w:top w:val="single" w:sz="4" w:space="0" w:color="000000"/>
              <w:left w:val="single" w:sz="4" w:space="0" w:color="000000"/>
              <w:bottom w:val="single" w:sz="4" w:space="0" w:color="000000"/>
              <w:right w:val="single" w:sz="4" w:space="0" w:color="000000"/>
            </w:tcBorders>
            <w:hideMark/>
          </w:tcPr>
          <w:p w14:paraId="096A4156" w14:textId="77777777" w:rsidR="00F846D1" w:rsidRPr="00F846D1" w:rsidRDefault="00F846D1" w:rsidP="00F846D1">
            <w:r w:rsidRPr="00F846D1">
              <w:t>Multiplier applied to usual care rate of recovery</w:t>
            </w:r>
          </w:p>
        </w:tc>
        <w:tc>
          <w:tcPr>
            <w:tcW w:w="2430" w:type="dxa"/>
            <w:tcBorders>
              <w:top w:val="single" w:sz="4" w:space="0" w:color="000000"/>
              <w:left w:val="single" w:sz="4" w:space="0" w:color="000000"/>
              <w:bottom w:val="single" w:sz="4" w:space="0" w:color="000000"/>
              <w:right w:val="single" w:sz="4" w:space="0" w:color="000000"/>
            </w:tcBorders>
            <w:hideMark/>
          </w:tcPr>
          <w:p w14:paraId="096A4157" w14:textId="77777777" w:rsidR="00F846D1" w:rsidRPr="00F846D1" w:rsidRDefault="00F846D1" w:rsidP="00F846D1">
            <w:r w:rsidRPr="00F846D1">
              <w:t>Mean = 2.07, SE = 0.19</w:t>
            </w:r>
          </w:p>
        </w:tc>
        <w:tc>
          <w:tcPr>
            <w:tcW w:w="1843" w:type="dxa"/>
            <w:tcBorders>
              <w:top w:val="single" w:sz="4" w:space="0" w:color="000000"/>
              <w:left w:val="single" w:sz="4" w:space="0" w:color="000000"/>
              <w:bottom w:val="single" w:sz="4" w:space="0" w:color="000000"/>
              <w:right w:val="single" w:sz="4" w:space="0" w:color="000000"/>
            </w:tcBorders>
            <w:hideMark/>
          </w:tcPr>
          <w:p w14:paraId="096A4158" w14:textId="77777777" w:rsidR="00F846D1" w:rsidRPr="00F846D1" w:rsidRDefault="00F846D1" w:rsidP="00F846D1">
            <w:r w:rsidRPr="00F846D1">
              <w:t>Cuijpers et al. 2021</w:t>
            </w:r>
          </w:p>
        </w:tc>
      </w:tr>
    </w:tbl>
    <w:p w14:paraId="096A415A" w14:textId="77777777" w:rsidR="00F846D1" w:rsidRPr="00F846D1" w:rsidRDefault="00F846D1" w:rsidP="00F846D1">
      <w:pPr>
        <w:spacing w:line="256" w:lineRule="auto"/>
        <w:rPr>
          <w:rFonts w:ascii="Calibri" w:eastAsia="Calibri" w:hAnsi="Calibri" w:cs="Calibri"/>
          <w:lang w:eastAsia="en-GB"/>
        </w:rPr>
      </w:pPr>
      <w:bookmarkStart w:id="14" w:name="_heading=h.z6f35vqgtdox"/>
      <w:bookmarkEnd w:id="14"/>
    </w:p>
    <w:p w14:paraId="096A415B" w14:textId="77777777" w:rsidR="00F846D1" w:rsidRPr="00F846D1" w:rsidRDefault="00F846D1" w:rsidP="00F846D1">
      <w:pPr>
        <w:spacing w:line="256" w:lineRule="auto"/>
        <w:rPr>
          <w:rFonts w:ascii="Calibri" w:eastAsia="Calibri" w:hAnsi="Calibri" w:cs="Calibri"/>
          <w:lang w:eastAsia="en-GB"/>
        </w:rPr>
      </w:pPr>
    </w:p>
    <w:p w14:paraId="096A415C" w14:textId="77777777" w:rsid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bookmarkStart w:id="15" w:name="_heading=h.ex585j70sh0"/>
      <w:bookmarkEnd w:id="15"/>
      <w:r w:rsidRPr="00F846D1">
        <w:rPr>
          <w:rFonts w:ascii="Calibri Light" w:eastAsia="Times New Roman" w:hAnsi="Calibri Light" w:cs="Times New Roman"/>
          <w:color w:val="2F5496" w:themeColor="accent1" w:themeShade="BF"/>
          <w:sz w:val="26"/>
          <w:szCs w:val="26"/>
          <w:lang w:eastAsia="en-GB"/>
        </w:rPr>
        <w:lastRenderedPageBreak/>
        <w:t xml:space="preserve">A4: </w:t>
      </w:r>
      <w:bookmarkStart w:id="16" w:name="_Hlk162362703"/>
      <w:r w:rsidRPr="00F846D1">
        <w:rPr>
          <w:rFonts w:ascii="Calibri Light" w:eastAsia="Times New Roman" w:hAnsi="Calibri Light" w:cs="Times New Roman"/>
          <w:color w:val="2F5496" w:themeColor="accent1" w:themeShade="BF"/>
          <w:sz w:val="26"/>
          <w:szCs w:val="26"/>
          <w:lang w:eastAsia="en-GB"/>
        </w:rPr>
        <w:t>Costs of diabetes and depression care</w:t>
      </w:r>
      <w:bookmarkEnd w:id="16"/>
    </w:p>
    <w:p w14:paraId="557AB0E3" w14:textId="77777777" w:rsidR="00135704" w:rsidRDefault="00135704" w:rsidP="00135704">
      <w:pPr>
        <w:rPr>
          <w:lang w:eastAsia="en-GB"/>
        </w:rPr>
      </w:pPr>
      <w:r>
        <w:rPr>
          <w:lang w:eastAsia="en-GB"/>
        </w:rPr>
        <w:t>The table below shows the diabetes and depression costs used in the model. All cost inputs are for the Pakistani health system and are denominated in 2020 $USD.</w:t>
      </w:r>
    </w:p>
    <w:p w14:paraId="4C07DF8C" w14:textId="0C711F7C" w:rsidR="00E33EAF" w:rsidRPr="00F846D1" w:rsidRDefault="00135704" w:rsidP="00553E19">
      <w:pPr>
        <w:rPr>
          <w:lang w:eastAsia="en-GB"/>
        </w:rPr>
      </w:pPr>
      <w:r>
        <w:rPr>
          <w:lang w:eastAsia="en-GB"/>
        </w:rPr>
        <w:t>The background diabetes care costs for Pakistan came from Gupta et al 2020 which reported results for 2017, these were converted to Pakistani rupee (PKR), inflated to the year 2020 and then converted to USD using World Bank data</w:t>
      </w:r>
      <w:r w:rsidR="00BE168A">
        <w:rPr>
          <w:lang w:eastAsia="en-GB"/>
        </w:rPr>
        <w:t xml:space="preserve"> </w:t>
      </w:r>
      <w:r w:rsidR="00BE168A">
        <w:fldChar w:fldCharType="begin"/>
      </w:r>
      <w:r w:rsidR="00BE168A">
        <w:instrText xml:space="preserve"> ADDIN EN.CITE &lt;EndNote&gt;&lt;Cite&gt;&lt;Author&gt;World Bank&lt;/Author&gt;&lt;Year&gt;2022&lt;/Year&gt;&lt;RecNum&gt;82&lt;/RecNum&gt;&lt;DisplayText&gt;(12, 13)&lt;/DisplayText&gt;&lt;record&gt;&lt;rec-number&gt;82&lt;/rec-number&gt;&lt;foreign-keys&gt;&lt;key app="EN" db-id="p5ftvpwwdxdp5ee5xzqp9d9vx9a5pdzxp20z" timestamp="1742997154"&gt;82&lt;/key&gt;&lt;/foreign-keys&gt;&lt;ref-type name="Web Page"&gt;12&lt;/ref-type&gt;&lt;contributors&gt;&lt;authors&gt;&lt;author&gt;World Bank,&lt;/author&gt;&lt;/authors&gt;&lt;/contributors&gt;&lt;titles&gt;&lt;title&gt;Consumer Price Index: Pakistan&lt;/title&gt;&lt;/titles&gt;&lt;dates&gt;&lt;year&gt;2022&lt;/year&gt;&lt;/dates&gt;&lt;urls&gt;&lt;related-urls&gt;&lt;url&gt;https://data.worldbank.org/indicator/FP.CPI.TOTL?locations=PK&lt;/url&gt;&lt;/related-urls&gt;&lt;/urls&gt;&lt;/record&gt;&lt;/Cite&gt;&lt;Cite&gt;&lt;Author&gt;World Bank&lt;/Author&gt;&lt;Year&gt;2022&lt;/Year&gt;&lt;RecNum&gt;83&lt;/RecNum&gt;&lt;record&gt;&lt;rec-number&gt;83&lt;/rec-number&gt;&lt;foreign-keys&gt;&lt;key app="EN" db-id="p5ftvpwwdxdp5ee5xzqp9d9vx9a5pdzxp20z" timestamp="1742997442"&gt;83&lt;/key&gt;&lt;/foreign-keys&gt;&lt;ref-type name="Web Page"&gt;12&lt;/ref-type&gt;&lt;contributors&gt;&lt;authors&gt;&lt;author&gt;World Bank,&lt;/author&gt;&lt;/authors&gt;&lt;/contributors&gt;&lt;titles&gt;&lt;title&gt;Official exchange rate vs USD&lt;/title&gt;&lt;/titles&gt;&lt;dates&gt;&lt;year&gt;2022&lt;/year&gt;&lt;/dates&gt;&lt;urls&gt;&lt;related-urls&gt;&lt;url&gt;https://data.worldbank.org/indicator/PA.NUS.FCRF?locations=PK&lt;/url&gt;&lt;/related-urls&gt;&lt;/urls&gt;&lt;/record&gt;&lt;/Cite&gt;&lt;/EndNote&gt;</w:instrText>
      </w:r>
      <w:r w:rsidR="00BE168A">
        <w:fldChar w:fldCharType="separate"/>
      </w:r>
      <w:r w:rsidR="00BE168A">
        <w:rPr>
          <w:noProof/>
        </w:rPr>
        <w:t>(12, 13)</w:t>
      </w:r>
      <w:r w:rsidR="00BE168A">
        <w:fldChar w:fldCharType="end"/>
      </w:r>
      <w:r w:rsidR="00BE168A">
        <w:t xml:space="preserve">. </w:t>
      </w:r>
      <w:r>
        <w:rPr>
          <w:lang w:eastAsia="en-GB"/>
        </w:rPr>
        <w:t>Costs of other adverse events related to diabetes were not available in Pakistan. Therefore, for other diabetes these costs, UK costs based on Alva et al 2015 were converted to costs to Pakistani 2020 $USD based on the relationship between the Gupta et al costs and Alva et al costs for background diabetes costs (a ratio of 0.3018 was used).</w:t>
      </w:r>
    </w:p>
    <w:p w14:paraId="096A415D" w14:textId="77777777" w:rsidR="00F846D1" w:rsidRPr="00F846D1" w:rsidRDefault="00F846D1" w:rsidP="00F846D1">
      <w:pPr>
        <w:keepNext/>
        <w:spacing w:after="200" w:line="240" w:lineRule="auto"/>
        <w:rPr>
          <w:rFonts w:ascii="Calibri" w:eastAsia="Calibri" w:hAnsi="Calibri" w:cs="Calibri"/>
          <w:i/>
          <w:iCs/>
          <w:color w:val="44546A" w:themeColor="text2"/>
          <w:sz w:val="18"/>
          <w:szCs w:val="18"/>
          <w:lang w:eastAsia="en-GB"/>
        </w:rPr>
      </w:pPr>
      <w:bookmarkStart w:id="17" w:name="_Ref161670811"/>
      <w:r w:rsidRPr="00F846D1">
        <w:rPr>
          <w:rFonts w:ascii="Calibri" w:eastAsia="Calibri" w:hAnsi="Calibri" w:cs="Calibri"/>
          <w:i/>
          <w:iCs/>
          <w:color w:val="44546A" w:themeColor="text2"/>
          <w:sz w:val="18"/>
          <w:szCs w:val="18"/>
          <w:lang w:eastAsia="en-GB"/>
        </w:rPr>
        <w:t>Table A</w:t>
      </w:r>
      <w:bookmarkEnd w:id="17"/>
      <w:r w:rsidRPr="00F846D1">
        <w:rPr>
          <w:rFonts w:ascii="Calibri" w:eastAsia="Calibri" w:hAnsi="Calibri" w:cs="Calibri"/>
          <w:i/>
          <w:iCs/>
          <w:color w:val="44546A" w:themeColor="text2"/>
          <w:sz w:val="18"/>
          <w:szCs w:val="18"/>
          <w:lang w:eastAsia="en-GB"/>
        </w:rPr>
        <w:t>4</w:t>
      </w:r>
      <w:r w:rsidRPr="00F846D1">
        <w:rPr>
          <w:rFonts w:ascii="Calibri" w:eastAsia="Calibri" w:hAnsi="Calibri" w:cs="Calibri"/>
          <w:i/>
          <w:iCs/>
          <w:noProof/>
          <w:color w:val="44546A" w:themeColor="text2"/>
          <w:sz w:val="18"/>
          <w:szCs w:val="18"/>
          <w:lang w:eastAsia="en-GB"/>
        </w:rPr>
        <w:t xml:space="preserve">: </w:t>
      </w:r>
      <w:bookmarkStart w:id="18" w:name="_Hlk162362843"/>
      <w:r w:rsidRPr="00F846D1">
        <w:rPr>
          <w:rFonts w:ascii="Calibri" w:eastAsia="Calibri" w:hAnsi="Calibri" w:cs="Calibri"/>
          <w:i/>
          <w:iCs/>
          <w:noProof/>
          <w:color w:val="44546A" w:themeColor="text2"/>
          <w:sz w:val="18"/>
          <w:szCs w:val="18"/>
          <w:lang w:eastAsia="en-GB"/>
        </w:rPr>
        <w:t>Costs of diabetes and depression care</w:t>
      </w:r>
      <w:bookmarkEnd w:id="18"/>
      <w:r w:rsidR="0035294D">
        <w:rPr>
          <w:rFonts w:ascii="Calibri" w:eastAsia="Calibri" w:hAnsi="Calibri" w:cs="Calibri"/>
          <w:i/>
          <w:iCs/>
          <w:noProof/>
          <w:color w:val="44546A" w:themeColor="text2"/>
          <w:sz w:val="18"/>
          <w:szCs w:val="18"/>
          <w:lang w:eastAsia="en-GB"/>
        </w:rPr>
        <w:t xml:space="preserve">. </w:t>
      </w:r>
      <w:r w:rsidR="0035294D" w:rsidRPr="0035294D">
        <w:rPr>
          <w:rFonts w:ascii="Calibri" w:eastAsia="Calibri" w:hAnsi="Calibri" w:cs="Calibri"/>
          <w:i/>
          <w:iCs/>
          <w:noProof/>
          <w:color w:val="44546A" w:themeColor="text2"/>
          <w:sz w:val="18"/>
          <w:szCs w:val="18"/>
          <w:lang w:eastAsia="en-GB"/>
        </w:rPr>
        <w:t>SE = standard error, BA = behavioural activation, MI = myocardial infarction, IHD = ischaemic heart disease.</w:t>
      </w:r>
    </w:p>
    <w:tbl>
      <w:tblPr>
        <w:tblStyle w:val="111"/>
        <w:tblW w:w="8685"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3720"/>
        <w:gridCol w:w="3015"/>
        <w:gridCol w:w="1950"/>
      </w:tblGrid>
      <w:tr w:rsidR="00F846D1" w:rsidRPr="00F846D1" w14:paraId="096A4161"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shd w:val="clear" w:color="auto" w:fill="E7E6E6" w:themeFill="background2"/>
            <w:vAlign w:val="bottom"/>
            <w:hideMark/>
          </w:tcPr>
          <w:p w14:paraId="096A415E" w14:textId="77777777" w:rsidR="00F846D1" w:rsidRPr="00F846D1" w:rsidRDefault="00F846D1" w:rsidP="00F846D1">
            <w:pPr>
              <w:rPr>
                <w:b/>
              </w:rPr>
            </w:pPr>
            <w:r w:rsidRPr="00F846D1">
              <w:rPr>
                <w:b/>
              </w:rPr>
              <w:t>Input</w:t>
            </w:r>
          </w:p>
        </w:tc>
        <w:tc>
          <w:tcPr>
            <w:tcW w:w="3015" w:type="dxa"/>
            <w:tcBorders>
              <w:top w:val="single" w:sz="6" w:space="0" w:color="000000"/>
              <w:left w:val="single" w:sz="6" w:space="0" w:color="000000"/>
              <w:bottom w:val="single" w:sz="6" w:space="0" w:color="000000"/>
              <w:right w:val="single" w:sz="6" w:space="0" w:color="000000"/>
            </w:tcBorders>
            <w:shd w:val="clear" w:color="auto" w:fill="E7E6E6" w:themeFill="background2"/>
            <w:vAlign w:val="bottom"/>
            <w:hideMark/>
          </w:tcPr>
          <w:p w14:paraId="096A415F" w14:textId="77777777" w:rsidR="00F846D1" w:rsidRPr="00F846D1" w:rsidRDefault="00F846D1" w:rsidP="00F846D1">
            <w:pPr>
              <w:jc w:val="center"/>
              <w:rPr>
                <w:b/>
              </w:rPr>
            </w:pPr>
            <w:r w:rsidRPr="00F846D1">
              <w:rPr>
                <w:b/>
              </w:rPr>
              <w:t>Value, all costs in 2020 $USD</w:t>
            </w:r>
          </w:p>
        </w:tc>
        <w:tc>
          <w:tcPr>
            <w:tcW w:w="1950" w:type="dxa"/>
            <w:tcBorders>
              <w:top w:val="single" w:sz="6" w:space="0" w:color="000000"/>
              <w:left w:val="single" w:sz="6" w:space="0" w:color="000000"/>
              <w:bottom w:val="single" w:sz="6" w:space="0" w:color="000000"/>
              <w:right w:val="single" w:sz="6" w:space="0" w:color="000000"/>
            </w:tcBorders>
            <w:shd w:val="clear" w:color="auto" w:fill="E7E6E6" w:themeFill="background2"/>
            <w:hideMark/>
          </w:tcPr>
          <w:p w14:paraId="096A4160" w14:textId="77777777" w:rsidR="00F846D1" w:rsidRPr="00F846D1" w:rsidRDefault="00F846D1" w:rsidP="00F846D1">
            <w:pPr>
              <w:jc w:val="center"/>
              <w:rPr>
                <w:b/>
              </w:rPr>
            </w:pPr>
            <w:r w:rsidRPr="00F846D1">
              <w:rPr>
                <w:b/>
              </w:rPr>
              <w:t>Source</w:t>
            </w:r>
          </w:p>
        </w:tc>
      </w:tr>
      <w:tr w:rsidR="00F846D1" w:rsidRPr="00F846D1" w14:paraId="096A4166"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62" w14:textId="77777777" w:rsidR="00F846D1" w:rsidRPr="00F846D1" w:rsidRDefault="00F846D1" w:rsidP="00F846D1">
            <w:pPr>
              <w:widowControl w:val="0"/>
              <w:spacing w:line="276" w:lineRule="auto"/>
            </w:pPr>
            <w:r w:rsidRPr="00F846D1">
              <w:t>Ratio of Pakistan costs to Alva et al 2015</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63" w14:textId="77777777" w:rsidR="00F846D1" w:rsidRPr="00F846D1" w:rsidRDefault="00F846D1" w:rsidP="00F846D1">
            <w:pPr>
              <w:widowControl w:val="0"/>
              <w:spacing w:line="276" w:lineRule="auto"/>
              <w:jc w:val="center"/>
            </w:pPr>
            <w:r w:rsidRPr="00F846D1">
              <w:t>0.3018</w:t>
            </w:r>
          </w:p>
        </w:tc>
        <w:tc>
          <w:tcPr>
            <w:tcW w:w="1950" w:type="dxa"/>
            <w:tcBorders>
              <w:top w:val="single" w:sz="6" w:space="0" w:color="000000"/>
              <w:left w:val="single" w:sz="6" w:space="0" w:color="000000"/>
              <w:bottom w:val="single" w:sz="6" w:space="0" w:color="000000"/>
              <w:right w:val="single" w:sz="6" w:space="0" w:color="000000"/>
            </w:tcBorders>
            <w:hideMark/>
          </w:tcPr>
          <w:p w14:paraId="096A4164" w14:textId="77777777" w:rsidR="00F846D1" w:rsidRPr="00F846D1" w:rsidRDefault="00F846D1" w:rsidP="00F846D1">
            <w:pPr>
              <w:jc w:val="center"/>
            </w:pPr>
            <w:bookmarkStart w:id="19" w:name="_Hlk193889058"/>
            <w:r w:rsidRPr="00F846D1">
              <w:t>Gupta et al 2020</w:t>
            </w:r>
          </w:p>
          <w:bookmarkEnd w:id="19"/>
          <w:p w14:paraId="096A4165" w14:textId="77777777" w:rsidR="00F846D1" w:rsidRPr="00F846D1" w:rsidRDefault="00F846D1" w:rsidP="00F846D1">
            <w:pPr>
              <w:jc w:val="center"/>
            </w:pPr>
            <w:r w:rsidRPr="00F846D1">
              <w:t>Alva et al 2015</w:t>
            </w:r>
          </w:p>
        </w:tc>
      </w:tr>
      <w:tr w:rsidR="00F846D1" w:rsidRPr="00F846D1" w14:paraId="096A416A"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67" w14:textId="77777777" w:rsidR="00F846D1" w:rsidRPr="00F846D1" w:rsidRDefault="00F846D1" w:rsidP="00F846D1">
            <w:pPr>
              <w:widowControl w:val="0"/>
              <w:spacing w:line="276" w:lineRule="auto"/>
            </w:pPr>
            <w:r w:rsidRPr="00F846D1">
              <w:t>Background diabetes costs</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68" w14:textId="77777777" w:rsidR="00F846D1" w:rsidRPr="00F846D1" w:rsidRDefault="00F846D1" w:rsidP="00F846D1">
            <w:pPr>
              <w:widowControl w:val="0"/>
              <w:spacing w:line="276" w:lineRule="auto"/>
              <w:jc w:val="center"/>
            </w:pPr>
            <w:r w:rsidRPr="00F846D1">
              <w:t>$299</w:t>
            </w:r>
          </w:p>
        </w:tc>
        <w:tc>
          <w:tcPr>
            <w:tcW w:w="1950" w:type="dxa"/>
            <w:tcBorders>
              <w:top w:val="single" w:sz="6" w:space="0" w:color="000000"/>
              <w:left w:val="single" w:sz="6" w:space="0" w:color="000000"/>
              <w:bottom w:val="single" w:sz="6" w:space="0" w:color="000000"/>
              <w:right w:val="single" w:sz="6" w:space="0" w:color="000000"/>
            </w:tcBorders>
            <w:hideMark/>
          </w:tcPr>
          <w:p w14:paraId="096A4169" w14:textId="77777777" w:rsidR="00F846D1" w:rsidRPr="00F846D1" w:rsidRDefault="00F846D1" w:rsidP="00F846D1">
            <w:pPr>
              <w:jc w:val="center"/>
            </w:pPr>
            <w:r w:rsidRPr="00F846D1">
              <w:t>Gupta et al 2020</w:t>
            </w:r>
          </w:p>
        </w:tc>
      </w:tr>
      <w:tr w:rsidR="00F846D1" w:rsidRPr="00F846D1" w14:paraId="096A416E"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6B" w14:textId="77777777" w:rsidR="00F846D1" w:rsidRPr="00F846D1" w:rsidRDefault="00F846D1" w:rsidP="00F846D1">
            <w:pPr>
              <w:widowControl w:val="0"/>
              <w:spacing w:line="276" w:lineRule="auto"/>
            </w:pPr>
            <w:r w:rsidRPr="00F846D1">
              <w:t>Myocardial infarction</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6C" w14:textId="77777777" w:rsidR="00F846D1" w:rsidRPr="00F846D1" w:rsidRDefault="00F846D1" w:rsidP="00F846D1">
            <w:pPr>
              <w:widowControl w:val="0"/>
              <w:spacing w:line="276" w:lineRule="auto"/>
              <w:jc w:val="center"/>
            </w:pPr>
            <w:r w:rsidRPr="00F846D1">
              <w:t>$2,216</w:t>
            </w:r>
          </w:p>
        </w:tc>
        <w:tc>
          <w:tcPr>
            <w:tcW w:w="1950" w:type="dxa"/>
            <w:tcBorders>
              <w:top w:val="single" w:sz="6" w:space="0" w:color="000000"/>
              <w:left w:val="single" w:sz="6" w:space="0" w:color="000000"/>
              <w:bottom w:val="single" w:sz="6" w:space="0" w:color="000000"/>
              <w:right w:val="single" w:sz="6" w:space="0" w:color="000000"/>
            </w:tcBorders>
            <w:hideMark/>
          </w:tcPr>
          <w:p w14:paraId="096A416D" w14:textId="77777777" w:rsidR="00F846D1" w:rsidRPr="00F846D1" w:rsidRDefault="00F846D1" w:rsidP="00F846D1">
            <w:pPr>
              <w:jc w:val="center"/>
            </w:pPr>
            <w:r w:rsidRPr="00F846D1">
              <w:t>Alva et al 2015</w:t>
            </w:r>
          </w:p>
        </w:tc>
      </w:tr>
      <w:tr w:rsidR="00F846D1" w:rsidRPr="00F846D1" w14:paraId="096A4172"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6F" w14:textId="77777777" w:rsidR="00F846D1" w:rsidRPr="00F846D1" w:rsidRDefault="00F846D1" w:rsidP="00F846D1">
            <w:pPr>
              <w:widowControl w:val="0"/>
              <w:spacing w:line="276" w:lineRule="auto"/>
            </w:pPr>
            <w:r w:rsidRPr="00F846D1">
              <w:t>Ischaemic heart diseas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70" w14:textId="77777777" w:rsidR="00F846D1" w:rsidRPr="00F846D1" w:rsidRDefault="00F846D1" w:rsidP="00F846D1">
            <w:pPr>
              <w:widowControl w:val="0"/>
              <w:spacing w:line="276" w:lineRule="auto"/>
              <w:jc w:val="center"/>
            </w:pPr>
            <w:r w:rsidRPr="00F846D1">
              <w:t>$3,209</w:t>
            </w:r>
          </w:p>
        </w:tc>
        <w:tc>
          <w:tcPr>
            <w:tcW w:w="1950" w:type="dxa"/>
            <w:tcBorders>
              <w:top w:val="single" w:sz="6" w:space="0" w:color="000000"/>
              <w:left w:val="single" w:sz="6" w:space="0" w:color="000000"/>
              <w:bottom w:val="single" w:sz="6" w:space="0" w:color="000000"/>
              <w:right w:val="single" w:sz="6" w:space="0" w:color="000000"/>
            </w:tcBorders>
            <w:hideMark/>
          </w:tcPr>
          <w:p w14:paraId="096A4171" w14:textId="77777777" w:rsidR="00F846D1" w:rsidRPr="00F846D1" w:rsidRDefault="00F846D1" w:rsidP="00F846D1">
            <w:pPr>
              <w:jc w:val="center"/>
            </w:pPr>
            <w:r w:rsidRPr="00F846D1">
              <w:t>Alva et al 2015</w:t>
            </w:r>
          </w:p>
        </w:tc>
      </w:tr>
      <w:tr w:rsidR="00F846D1" w:rsidRPr="00F846D1" w14:paraId="096A4176"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73" w14:textId="77777777" w:rsidR="00F846D1" w:rsidRPr="00F846D1" w:rsidRDefault="00F846D1" w:rsidP="00F846D1">
            <w:pPr>
              <w:widowControl w:val="0"/>
              <w:spacing w:line="276" w:lineRule="auto"/>
            </w:pPr>
            <w:r w:rsidRPr="00F846D1">
              <w:t>Strok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74" w14:textId="77777777" w:rsidR="00F846D1" w:rsidRPr="00F846D1" w:rsidRDefault="00F846D1" w:rsidP="00F846D1">
            <w:pPr>
              <w:widowControl w:val="0"/>
              <w:spacing w:line="276" w:lineRule="auto"/>
              <w:jc w:val="center"/>
            </w:pPr>
            <w:r w:rsidRPr="00F846D1">
              <w:t>$2,383</w:t>
            </w:r>
          </w:p>
        </w:tc>
        <w:tc>
          <w:tcPr>
            <w:tcW w:w="1950" w:type="dxa"/>
            <w:tcBorders>
              <w:top w:val="single" w:sz="6" w:space="0" w:color="000000"/>
              <w:left w:val="single" w:sz="6" w:space="0" w:color="000000"/>
              <w:bottom w:val="single" w:sz="6" w:space="0" w:color="000000"/>
              <w:right w:val="single" w:sz="6" w:space="0" w:color="000000"/>
            </w:tcBorders>
            <w:hideMark/>
          </w:tcPr>
          <w:p w14:paraId="096A4175" w14:textId="77777777" w:rsidR="00F846D1" w:rsidRPr="00F846D1" w:rsidRDefault="00F846D1" w:rsidP="00F846D1">
            <w:pPr>
              <w:jc w:val="center"/>
            </w:pPr>
            <w:r w:rsidRPr="00F846D1">
              <w:t>Alva et al 2015</w:t>
            </w:r>
          </w:p>
        </w:tc>
      </w:tr>
      <w:tr w:rsidR="00F846D1" w:rsidRPr="00F846D1" w14:paraId="096A417A"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77" w14:textId="77777777" w:rsidR="00F846D1" w:rsidRPr="00F846D1" w:rsidRDefault="00F846D1" w:rsidP="00F846D1">
            <w:pPr>
              <w:widowControl w:val="0"/>
              <w:spacing w:line="276" w:lineRule="auto"/>
            </w:pPr>
            <w:r w:rsidRPr="00F846D1">
              <w:t>Heart Failur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78" w14:textId="77777777" w:rsidR="00F846D1" w:rsidRPr="00F846D1" w:rsidRDefault="00F846D1" w:rsidP="00F846D1">
            <w:pPr>
              <w:widowControl w:val="0"/>
              <w:spacing w:line="276" w:lineRule="auto"/>
              <w:jc w:val="center"/>
            </w:pPr>
            <w:r w:rsidRPr="00F846D1">
              <w:t>$1,259</w:t>
            </w:r>
          </w:p>
        </w:tc>
        <w:tc>
          <w:tcPr>
            <w:tcW w:w="1950" w:type="dxa"/>
            <w:tcBorders>
              <w:top w:val="single" w:sz="6" w:space="0" w:color="000000"/>
              <w:left w:val="single" w:sz="6" w:space="0" w:color="000000"/>
              <w:bottom w:val="single" w:sz="6" w:space="0" w:color="000000"/>
              <w:right w:val="single" w:sz="6" w:space="0" w:color="000000"/>
            </w:tcBorders>
            <w:hideMark/>
          </w:tcPr>
          <w:p w14:paraId="096A4179" w14:textId="77777777" w:rsidR="00F846D1" w:rsidRPr="00F846D1" w:rsidRDefault="00F846D1" w:rsidP="00F846D1">
            <w:pPr>
              <w:jc w:val="center"/>
            </w:pPr>
            <w:r w:rsidRPr="00F846D1">
              <w:t>Alva et al 2015</w:t>
            </w:r>
          </w:p>
        </w:tc>
      </w:tr>
      <w:tr w:rsidR="00F846D1" w:rsidRPr="00F846D1" w14:paraId="096A417E"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7B" w14:textId="77777777" w:rsidR="00F846D1" w:rsidRPr="00F846D1" w:rsidRDefault="00F846D1" w:rsidP="00F846D1">
            <w:pPr>
              <w:widowControl w:val="0"/>
              <w:spacing w:line="276" w:lineRule="auto"/>
            </w:pPr>
            <w:r w:rsidRPr="00F846D1">
              <w:t>Amputation</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7C" w14:textId="77777777" w:rsidR="00F846D1" w:rsidRPr="00F846D1" w:rsidRDefault="00F846D1" w:rsidP="00F846D1">
            <w:pPr>
              <w:widowControl w:val="0"/>
              <w:spacing w:line="276" w:lineRule="auto"/>
              <w:jc w:val="center"/>
            </w:pPr>
            <w:r w:rsidRPr="00F846D1">
              <w:t>$3,696</w:t>
            </w:r>
          </w:p>
        </w:tc>
        <w:tc>
          <w:tcPr>
            <w:tcW w:w="1950" w:type="dxa"/>
            <w:tcBorders>
              <w:top w:val="single" w:sz="6" w:space="0" w:color="000000"/>
              <w:left w:val="single" w:sz="6" w:space="0" w:color="000000"/>
              <w:bottom w:val="single" w:sz="6" w:space="0" w:color="000000"/>
              <w:right w:val="single" w:sz="6" w:space="0" w:color="000000"/>
            </w:tcBorders>
            <w:hideMark/>
          </w:tcPr>
          <w:p w14:paraId="096A417D" w14:textId="77777777" w:rsidR="00F846D1" w:rsidRPr="00F846D1" w:rsidRDefault="00F846D1" w:rsidP="00F846D1">
            <w:pPr>
              <w:jc w:val="center"/>
            </w:pPr>
            <w:r w:rsidRPr="00F846D1">
              <w:t>Alva et al 2015</w:t>
            </w:r>
          </w:p>
        </w:tc>
      </w:tr>
      <w:tr w:rsidR="00F846D1" w:rsidRPr="00F846D1" w14:paraId="096A4182"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7F" w14:textId="77777777" w:rsidR="00F846D1" w:rsidRPr="00F846D1" w:rsidRDefault="00F846D1" w:rsidP="00F846D1">
            <w:pPr>
              <w:widowControl w:val="0"/>
              <w:spacing w:line="276" w:lineRule="auto"/>
            </w:pPr>
            <w:r w:rsidRPr="00F846D1">
              <w:t>Blindness</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80" w14:textId="77777777" w:rsidR="00F846D1" w:rsidRPr="00F846D1" w:rsidRDefault="00F846D1" w:rsidP="00F846D1">
            <w:pPr>
              <w:widowControl w:val="0"/>
              <w:spacing w:line="276" w:lineRule="auto"/>
              <w:jc w:val="center"/>
            </w:pPr>
            <w:r w:rsidRPr="00F846D1">
              <w:t>$409</w:t>
            </w:r>
          </w:p>
        </w:tc>
        <w:tc>
          <w:tcPr>
            <w:tcW w:w="1950" w:type="dxa"/>
            <w:tcBorders>
              <w:top w:val="single" w:sz="6" w:space="0" w:color="000000"/>
              <w:left w:val="single" w:sz="6" w:space="0" w:color="000000"/>
              <w:bottom w:val="single" w:sz="6" w:space="0" w:color="000000"/>
              <w:right w:val="single" w:sz="6" w:space="0" w:color="000000"/>
            </w:tcBorders>
            <w:hideMark/>
          </w:tcPr>
          <w:p w14:paraId="096A4181" w14:textId="77777777" w:rsidR="00F846D1" w:rsidRPr="00F846D1" w:rsidRDefault="00F846D1" w:rsidP="00F846D1">
            <w:pPr>
              <w:jc w:val="center"/>
            </w:pPr>
            <w:r w:rsidRPr="00F846D1">
              <w:t>Alva et al 2015</w:t>
            </w:r>
          </w:p>
        </w:tc>
      </w:tr>
      <w:tr w:rsidR="00F846D1" w:rsidRPr="00F846D1" w14:paraId="096A4186"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83" w14:textId="77777777" w:rsidR="00F846D1" w:rsidRPr="00F846D1" w:rsidRDefault="00F846D1" w:rsidP="00F846D1">
            <w:pPr>
              <w:widowControl w:val="0"/>
              <w:spacing w:line="276" w:lineRule="auto"/>
            </w:pPr>
            <w:r w:rsidRPr="00F846D1">
              <w:t>Fatal myocardial infarction</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84" w14:textId="77777777" w:rsidR="00F846D1" w:rsidRPr="00F846D1" w:rsidRDefault="00F846D1" w:rsidP="00F846D1">
            <w:pPr>
              <w:widowControl w:val="0"/>
              <w:spacing w:line="276" w:lineRule="auto"/>
              <w:jc w:val="center"/>
            </w:pPr>
            <w:r w:rsidRPr="00F846D1">
              <w:t>$459</w:t>
            </w:r>
          </w:p>
        </w:tc>
        <w:tc>
          <w:tcPr>
            <w:tcW w:w="1950" w:type="dxa"/>
            <w:tcBorders>
              <w:top w:val="single" w:sz="6" w:space="0" w:color="000000"/>
              <w:left w:val="single" w:sz="6" w:space="0" w:color="000000"/>
              <w:bottom w:val="single" w:sz="6" w:space="0" w:color="000000"/>
              <w:right w:val="single" w:sz="6" w:space="0" w:color="000000"/>
            </w:tcBorders>
            <w:hideMark/>
          </w:tcPr>
          <w:p w14:paraId="096A4185" w14:textId="77777777" w:rsidR="00F846D1" w:rsidRPr="00F846D1" w:rsidRDefault="00F846D1" w:rsidP="00F846D1">
            <w:pPr>
              <w:jc w:val="center"/>
            </w:pPr>
            <w:r w:rsidRPr="00F846D1">
              <w:t>Alva et al 2015</w:t>
            </w:r>
          </w:p>
        </w:tc>
      </w:tr>
      <w:tr w:rsidR="00F846D1" w:rsidRPr="00F846D1" w14:paraId="096A418A"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87" w14:textId="77777777" w:rsidR="00F846D1" w:rsidRPr="00F846D1" w:rsidRDefault="00F846D1" w:rsidP="00F846D1">
            <w:pPr>
              <w:widowControl w:val="0"/>
              <w:spacing w:line="276" w:lineRule="auto"/>
            </w:pPr>
            <w:r w:rsidRPr="00F846D1">
              <w:t>Fatal ischaemic heart diseas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88" w14:textId="77777777" w:rsidR="00F846D1" w:rsidRPr="00F846D1" w:rsidRDefault="00F846D1" w:rsidP="00F846D1">
            <w:pPr>
              <w:widowControl w:val="0"/>
              <w:spacing w:line="276" w:lineRule="auto"/>
              <w:jc w:val="center"/>
            </w:pPr>
            <w:r w:rsidRPr="00F846D1">
              <w:t>$1,137</w:t>
            </w:r>
          </w:p>
        </w:tc>
        <w:tc>
          <w:tcPr>
            <w:tcW w:w="1950" w:type="dxa"/>
            <w:tcBorders>
              <w:top w:val="single" w:sz="6" w:space="0" w:color="000000"/>
              <w:left w:val="single" w:sz="6" w:space="0" w:color="000000"/>
              <w:bottom w:val="single" w:sz="6" w:space="0" w:color="000000"/>
              <w:right w:val="single" w:sz="6" w:space="0" w:color="000000"/>
            </w:tcBorders>
            <w:hideMark/>
          </w:tcPr>
          <w:p w14:paraId="096A4189" w14:textId="77777777" w:rsidR="00F846D1" w:rsidRPr="00F846D1" w:rsidRDefault="00F846D1" w:rsidP="00F846D1">
            <w:pPr>
              <w:jc w:val="center"/>
            </w:pPr>
            <w:r w:rsidRPr="00F846D1">
              <w:t>Alva et al 2015</w:t>
            </w:r>
          </w:p>
        </w:tc>
      </w:tr>
      <w:tr w:rsidR="00F846D1" w:rsidRPr="00F846D1" w14:paraId="096A418E"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8B" w14:textId="77777777" w:rsidR="00F846D1" w:rsidRPr="00F846D1" w:rsidRDefault="00F846D1" w:rsidP="00F846D1">
            <w:pPr>
              <w:widowControl w:val="0"/>
              <w:spacing w:line="276" w:lineRule="auto"/>
            </w:pPr>
            <w:r w:rsidRPr="00F846D1">
              <w:t>Fatal strok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8C" w14:textId="77777777" w:rsidR="00F846D1" w:rsidRPr="00F846D1" w:rsidRDefault="00F846D1" w:rsidP="00F846D1">
            <w:pPr>
              <w:widowControl w:val="0"/>
              <w:spacing w:line="276" w:lineRule="auto"/>
              <w:jc w:val="center"/>
            </w:pPr>
            <w:r w:rsidRPr="00F846D1">
              <w:t>$1,193</w:t>
            </w:r>
          </w:p>
        </w:tc>
        <w:tc>
          <w:tcPr>
            <w:tcW w:w="1950" w:type="dxa"/>
            <w:tcBorders>
              <w:top w:val="single" w:sz="6" w:space="0" w:color="000000"/>
              <w:left w:val="single" w:sz="6" w:space="0" w:color="000000"/>
              <w:bottom w:val="single" w:sz="6" w:space="0" w:color="000000"/>
              <w:right w:val="single" w:sz="6" w:space="0" w:color="000000"/>
            </w:tcBorders>
            <w:hideMark/>
          </w:tcPr>
          <w:p w14:paraId="096A418D" w14:textId="77777777" w:rsidR="00F846D1" w:rsidRPr="00F846D1" w:rsidRDefault="00F846D1" w:rsidP="00F846D1">
            <w:pPr>
              <w:jc w:val="center"/>
            </w:pPr>
            <w:r w:rsidRPr="00F846D1">
              <w:t>Alva et al 2015</w:t>
            </w:r>
          </w:p>
        </w:tc>
      </w:tr>
      <w:tr w:rsidR="00F846D1" w:rsidRPr="00F846D1" w14:paraId="096A4192"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8F" w14:textId="77777777" w:rsidR="00F846D1" w:rsidRPr="00F846D1" w:rsidRDefault="00F846D1" w:rsidP="00F846D1">
            <w:pPr>
              <w:widowControl w:val="0"/>
              <w:spacing w:line="276" w:lineRule="auto"/>
            </w:pPr>
            <w:r w:rsidRPr="00F846D1">
              <w:t>History of MI</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90" w14:textId="77777777" w:rsidR="00F846D1" w:rsidRPr="00F846D1" w:rsidRDefault="00F846D1" w:rsidP="00F846D1">
            <w:pPr>
              <w:widowControl w:val="0"/>
              <w:spacing w:line="276" w:lineRule="auto"/>
              <w:jc w:val="center"/>
            </w:pPr>
            <w:r w:rsidRPr="00F846D1">
              <w:t>$551</w:t>
            </w:r>
          </w:p>
        </w:tc>
        <w:tc>
          <w:tcPr>
            <w:tcW w:w="1950" w:type="dxa"/>
            <w:tcBorders>
              <w:top w:val="single" w:sz="6" w:space="0" w:color="000000"/>
              <w:left w:val="single" w:sz="6" w:space="0" w:color="000000"/>
              <w:bottom w:val="single" w:sz="6" w:space="0" w:color="000000"/>
              <w:right w:val="single" w:sz="6" w:space="0" w:color="000000"/>
            </w:tcBorders>
            <w:hideMark/>
          </w:tcPr>
          <w:p w14:paraId="096A4191" w14:textId="77777777" w:rsidR="00F846D1" w:rsidRPr="00F846D1" w:rsidRDefault="00F846D1" w:rsidP="00F846D1">
            <w:pPr>
              <w:jc w:val="center"/>
            </w:pPr>
            <w:r w:rsidRPr="00F846D1">
              <w:t>Alva et al 2015</w:t>
            </w:r>
          </w:p>
        </w:tc>
      </w:tr>
      <w:tr w:rsidR="00F846D1" w:rsidRPr="00F846D1" w14:paraId="096A4196"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93" w14:textId="77777777" w:rsidR="00F846D1" w:rsidRPr="00F846D1" w:rsidRDefault="00F846D1" w:rsidP="00F846D1">
            <w:pPr>
              <w:widowControl w:val="0"/>
              <w:spacing w:line="276" w:lineRule="auto"/>
            </w:pPr>
            <w:r w:rsidRPr="00F846D1">
              <w:t>History of IHD</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94" w14:textId="77777777" w:rsidR="00F846D1" w:rsidRPr="00F846D1" w:rsidRDefault="00F846D1" w:rsidP="00F846D1">
            <w:pPr>
              <w:widowControl w:val="0"/>
              <w:spacing w:line="276" w:lineRule="auto"/>
              <w:jc w:val="center"/>
            </w:pPr>
            <w:r w:rsidRPr="00F846D1">
              <w:t>$564</w:t>
            </w:r>
          </w:p>
        </w:tc>
        <w:tc>
          <w:tcPr>
            <w:tcW w:w="1950" w:type="dxa"/>
            <w:tcBorders>
              <w:top w:val="single" w:sz="6" w:space="0" w:color="000000"/>
              <w:left w:val="single" w:sz="6" w:space="0" w:color="000000"/>
              <w:bottom w:val="single" w:sz="6" w:space="0" w:color="000000"/>
              <w:right w:val="single" w:sz="6" w:space="0" w:color="000000"/>
            </w:tcBorders>
            <w:hideMark/>
          </w:tcPr>
          <w:p w14:paraId="096A4195" w14:textId="77777777" w:rsidR="00F846D1" w:rsidRPr="00F846D1" w:rsidRDefault="00F846D1" w:rsidP="00F846D1">
            <w:pPr>
              <w:jc w:val="center"/>
            </w:pPr>
            <w:r w:rsidRPr="00F846D1">
              <w:t>Alva et al 2015</w:t>
            </w:r>
          </w:p>
        </w:tc>
      </w:tr>
      <w:tr w:rsidR="00F846D1" w:rsidRPr="00F846D1" w14:paraId="096A419A"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97" w14:textId="77777777" w:rsidR="00F846D1" w:rsidRPr="00F846D1" w:rsidRDefault="00F846D1" w:rsidP="00F846D1">
            <w:pPr>
              <w:widowControl w:val="0"/>
              <w:spacing w:line="276" w:lineRule="auto"/>
            </w:pPr>
            <w:r w:rsidRPr="00F846D1">
              <w:t>History of Strok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98" w14:textId="77777777" w:rsidR="00F846D1" w:rsidRPr="00F846D1" w:rsidRDefault="00F846D1" w:rsidP="00F846D1">
            <w:pPr>
              <w:widowControl w:val="0"/>
              <w:spacing w:line="276" w:lineRule="auto"/>
              <w:jc w:val="center"/>
            </w:pPr>
            <w:r w:rsidRPr="00F846D1">
              <w:t>$568</w:t>
            </w:r>
          </w:p>
        </w:tc>
        <w:tc>
          <w:tcPr>
            <w:tcW w:w="1950" w:type="dxa"/>
            <w:tcBorders>
              <w:top w:val="single" w:sz="6" w:space="0" w:color="000000"/>
              <w:left w:val="single" w:sz="6" w:space="0" w:color="000000"/>
              <w:bottom w:val="single" w:sz="6" w:space="0" w:color="000000"/>
              <w:right w:val="single" w:sz="6" w:space="0" w:color="000000"/>
            </w:tcBorders>
            <w:hideMark/>
          </w:tcPr>
          <w:p w14:paraId="096A4199" w14:textId="77777777" w:rsidR="00F846D1" w:rsidRPr="00F846D1" w:rsidRDefault="00F846D1" w:rsidP="00F846D1">
            <w:pPr>
              <w:jc w:val="center"/>
            </w:pPr>
            <w:r w:rsidRPr="00F846D1">
              <w:t>Alva et al 2015</w:t>
            </w:r>
          </w:p>
        </w:tc>
      </w:tr>
      <w:tr w:rsidR="00F846D1" w:rsidRPr="00F846D1" w14:paraId="096A419E"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9B" w14:textId="77777777" w:rsidR="00F846D1" w:rsidRPr="00F846D1" w:rsidRDefault="00F846D1" w:rsidP="00F846D1">
            <w:pPr>
              <w:widowControl w:val="0"/>
              <w:spacing w:line="276" w:lineRule="auto"/>
            </w:pPr>
            <w:r w:rsidRPr="00F846D1">
              <w:t>History of Heart failur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9C" w14:textId="77777777" w:rsidR="00F846D1" w:rsidRPr="00F846D1" w:rsidRDefault="00F846D1" w:rsidP="00F846D1">
            <w:pPr>
              <w:widowControl w:val="0"/>
              <w:spacing w:line="276" w:lineRule="auto"/>
              <w:jc w:val="center"/>
            </w:pPr>
            <w:r w:rsidRPr="00F846D1">
              <w:t>$738</w:t>
            </w:r>
          </w:p>
        </w:tc>
        <w:tc>
          <w:tcPr>
            <w:tcW w:w="1950" w:type="dxa"/>
            <w:tcBorders>
              <w:top w:val="single" w:sz="6" w:space="0" w:color="000000"/>
              <w:left w:val="single" w:sz="6" w:space="0" w:color="000000"/>
              <w:bottom w:val="single" w:sz="6" w:space="0" w:color="000000"/>
              <w:right w:val="single" w:sz="6" w:space="0" w:color="000000"/>
            </w:tcBorders>
            <w:hideMark/>
          </w:tcPr>
          <w:p w14:paraId="096A419D" w14:textId="77777777" w:rsidR="00F846D1" w:rsidRPr="00F846D1" w:rsidRDefault="00F846D1" w:rsidP="00F846D1">
            <w:pPr>
              <w:jc w:val="center"/>
            </w:pPr>
            <w:r w:rsidRPr="00F846D1">
              <w:t>Alva et al 2015</w:t>
            </w:r>
          </w:p>
        </w:tc>
      </w:tr>
      <w:tr w:rsidR="00F846D1" w:rsidRPr="00F846D1" w14:paraId="096A41A2"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9F" w14:textId="77777777" w:rsidR="00F846D1" w:rsidRPr="00F846D1" w:rsidRDefault="00F846D1" w:rsidP="00F846D1">
            <w:pPr>
              <w:widowControl w:val="0"/>
              <w:spacing w:line="276" w:lineRule="auto"/>
            </w:pPr>
            <w:r w:rsidRPr="00F846D1">
              <w:t>History of Amputation</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A0" w14:textId="77777777" w:rsidR="00F846D1" w:rsidRPr="00F846D1" w:rsidRDefault="00F846D1" w:rsidP="00F846D1">
            <w:pPr>
              <w:widowControl w:val="0"/>
              <w:spacing w:line="276" w:lineRule="auto"/>
              <w:jc w:val="center"/>
            </w:pPr>
            <w:r w:rsidRPr="00F846D1">
              <w:t>$1,027</w:t>
            </w:r>
          </w:p>
        </w:tc>
        <w:tc>
          <w:tcPr>
            <w:tcW w:w="1950" w:type="dxa"/>
            <w:tcBorders>
              <w:top w:val="single" w:sz="6" w:space="0" w:color="000000"/>
              <w:left w:val="single" w:sz="6" w:space="0" w:color="000000"/>
              <w:bottom w:val="single" w:sz="6" w:space="0" w:color="000000"/>
              <w:right w:val="single" w:sz="6" w:space="0" w:color="000000"/>
            </w:tcBorders>
            <w:hideMark/>
          </w:tcPr>
          <w:p w14:paraId="096A41A1" w14:textId="77777777" w:rsidR="00F846D1" w:rsidRPr="00F846D1" w:rsidRDefault="00F846D1" w:rsidP="00F846D1">
            <w:pPr>
              <w:jc w:val="center"/>
            </w:pPr>
            <w:r w:rsidRPr="00F846D1">
              <w:t>Alva et al 2015</w:t>
            </w:r>
          </w:p>
        </w:tc>
      </w:tr>
      <w:tr w:rsidR="00F846D1" w:rsidRPr="00F846D1" w14:paraId="096A41A6"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096A41A3" w14:textId="77777777" w:rsidR="00F846D1" w:rsidRPr="00F846D1" w:rsidRDefault="00F846D1" w:rsidP="00F846D1">
            <w:pPr>
              <w:widowControl w:val="0"/>
              <w:spacing w:line="276" w:lineRule="auto"/>
            </w:pPr>
            <w:r w:rsidRPr="00F846D1">
              <w:t>History of Blindness</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hideMark/>
          </w:tcPr>
          <w:p w14:paraId="096A41A4" w14:textId="77777777" w:rsidR="00F846D1" w:rsidRPr="00F846D1" w:rsidRDefault="00F846D1" w:rsidP="00F846D1">
            <w:pPr>
              <w:widowControl w:val="0"/>
              <w:spacing w:line="276" w:lineRule="auto"/>
              <w:jc w:val="center"/>
            </w:pPr>
            <w:r w:rsidRPr="00F846D1">
              <w:t>$359</w:t>
            </w:r>
          </w:p>
        </w:tc>
        <w:tc>
          <w:tcPr>
            <w:tcW w:w="1950" w:type="dxa"/>
            <w:tcBorders>
              <w:top w:val="single" w:sz="6" w:space="0" w:color="000000"/>
              <w:left w:val="single" w:sz="6" w:space="0" w:color="000000"/>
              <w:bottom w:val="single" w:sz="6" w:space="0" w:color="000000"/>
              <w:right w:val="single" w:sz="6" w:space="0" w:color="000000"/>
            </w:tcBorders>
            <w:hideMark/>
          </w:tcPr>
          <w:p w14:paraId="096A41A5" w14:textId="77777777" w:rsidR="00F846D1" w:rsidRPr="00F846D1" w:rsidRDefault="00F846D1" w:rsidP="00F846D1">
            <w:pPr>
              <w:jc w:val="center"/>
            </w:pPr>
            <w:r w:rsidRPr="00F846D1">
              <w:t>Alva et al 2015</w:t>
            </w:r>
          </w:p>
        </w:tc>
      </w:tr>
      <w:tr w:rsidR="00F846D1" w:rsidRPr="00F846D1" w14:paraId="096A41AA"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A7" w14:textId="77777777" w:rsidR="00F846D1" w:rsidRPr="00F846D1" w:rsidRDefault="00F846D1" w:rsidP="00F846D1">
            <w:pPr>
              <w:widowControl w:val="0"/>
              <w:spacing w:line="276" w:lineRule="auto"/>
            </w:pPr>
            <w:r w:rsidRPr="00F846D1">
              <w:t>Cataract</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A8" w14:textId="77777777" w:rsidR="00F846D1" w:rsidRPr="00F846D1" w:rsidRDefault="00F846D1" w:rsidP="00F846D1">
            <w:pPr>
              <w:widowControl w:val="0"/>
              <w:spacing w:line="276" w:lineRule="auto"/>
              <w:jc w:val="center"/>
            </w:pPr>
            <w:r w:rsidRPr="00F846D1">
              <w:t>$211</w:t>
            </w:r>
          </w:p>
        </w:tc>
        <w:tc>
          <w:tcPr>
            <w:tcW w:w="1950" w:type="dxa"/>
            <w:tcBorders>
              <w:top w:val="single" w:sz="6" w:space="0" w:color="000000"/>
              <w:left w:val="single" w:sz="6" w:space="0" w:color="000000"/>
              <w:bottom w:val="single" w:sz="6" w:space="0" w:color="000000"/>
              <w:right w:val="single" w:sz="6" w:space="0" w:color="000000"/>
            </w:tcBorders>
            <w:hideMark/>
          </w:tcPr>
          <w:p w14:paraId="096A41A9" w14:textId="77777777" w:rsidR="00F846D1" w:rsidRPr="00F846D1" w:rsidRDefault="00F846D1" w:rsidP="00F846D1">
            <w:pPr>
              <w:jc w:val="center"/>
            </w:pPr>
            <w:r w:rsidRPr="00F846D1">
              <w:t>Kearns et al 2017</w:t>
            </w:r>
          </w:p>
        </w:tc>
      </w:tr>
      <w:tr w:rsidR="00F846D1" w:rsidRPr="00F846D1" w14:paraId="096A41AE"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AB" w14:textId="77777777" w:rsidR="00F846D1" w:rsidRPr="00F846D1" w:rsidRDefault="00F846D1" w:rsidP="00F846D1">
            <w:pPr>
              <w:widowControl w:val="0"/>
              <w:spacing w:line="276" w:lineRule="auto"/>
            </w:pPr>
            <w:r w:rsidRPr="00F846D1">
              <w:lastRenderedPageBreak/>
              <w:t>Cost for standard depression care per episod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AC" w14:textId="77777777" w:rsidR="00F846D1" w:rsidRPr="00F846D1" w:rsidRDefault="00F846D1" w:rsidP="00F846D1">
            <w:pPr>
              <w:widowControl w:val="0"/>
              <w:spacing w:line="276" w:lineRule="auto"/>
              <w:jc w:val="center"/>
            </w:pPr>
            <w:r w:rsidRPr="00F846D1">
              <w:t>$67 (SE = $4.7)</w:t>
            </w:r>
          </w:p>
        </w:tc>
        <w:tc>
          <w:tcPr>
            <w:tcW w:w="1950" w:type="dxa"/>
            <w:tcBorders>
              <w:top w:val="single" w:sz="6" w:space="0" w:color="000000"/>
              <w:left w:val="single" w:sz="6" w:space="0" w:color="000000"/>
              <w:bottom w:val="single" w:sz="6" w:space="0" w:color="000000"/>
              <w:right w:val="single" w:sz="6" w:space="0" w:color="000000"/>
            </w:tcBorders>
            <w:hideMark/>
          </w:tcPr>
          <w:p w14:paraId="096A41AD" w14:textId="77777777" w:rsidR="00F846D1" w:rsidRPr="00F846D1" w:rsidRDefault="00F846D1" w:rsidP="00F846D1">
            <w:pPr>
              <w:jc w:val="center"/>
            </w:pPr>
            <w:r w:rsidRPr="00F846D1">
              <w:t>Malik and Kahn 2016</w:t>
            </w:r>
          </w:p>
        </w:tc>
      </w:tr>
      <w:tr w:rsidR="00F846D1" w:rsidRPr="00F846D1" w14:paraId="096A41B2" w14:textId="77777777" w:rsidTr="006C49EF">
        <w:trPr>
          <w:trHeight w:val="300"/>
          <w:jc w:val="center"/>
        </w:trPr>
        <w:tc>
          <w:tcPr>
            <w:tcW w:w="37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AF" w14:textId="77777777" w:rsidR="00F846D1" w:rsidRPr="00F846D1" w:rsidRDefault="00F846D1" w:rsidP="00F846D1">
            <w:pPr>
              <w:widowControl w:val="0"/>
              <w:spacing w:line="276" w:lineRule="auto"/>
            </w:pPr>
            <w:r w:rsidRPr="00F846D1">
              <w:t>Cost of BA, above the costs of standard care</w:t>
            </w:r>
          </w:p>
        </w:tc>
        <w:tc>
          <w:tcPr>
            <w:tcW w:w="30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hideMark/>
          </w:tcPr>
          <w:p w14:paraId="096A41B0" w14:textId="77777777" w:rsidR="00F846D1" w:rsidRPr="00F846D1" w:rsidRDefault="00F846D1" w:rsidP="00F846D1">
            <w:pPr>
              <w:widowControl w:val="0"/>
              <w:spacing w:line="276" w:lineRule="auto"/>
              <w:jc w:val="center"/>
            </w:pPr>
            <w:r w:rsidRPr="00F846D1">
              <w:t>$15</w:t>
            </w:r>
          </w:p>
        </w:tc>
        <w:tc>
          <w:tcPr>
            <w:tcW w:w="1950" w:type="dxa"/>
            <w:tcBorders>
              <w:top w:val="single" w:sz="6" w:space="0" w:color="000000"/>
              <w:left w:val="single" w:sz="6" w:space="0" w:color="000000"/>
              <w:bottom w:val="single" w:sz="6" w:space="0" w:color="000000"/>
              <w:right w:val="single" w:sz="6" w:space="0" w:color="000000"/>
            </w:tcBorders>
            <w:hideMark/>
          </w:tcPr>
          <w:p w14:paraId="096A41B1" w14:textId="65D51D16" w:rsidR="00F846D1" w:rsidRPr="00F846D1" w:rsidRDefault="00F846D1" w:rsidP="00F846D1">
            <w:pPr>
              <w:jc w:val="center"/>
            </w:pPr>
            <w:proofErr w:type="spellStart"/>
            <w:r w:rsidRPr="00F846D1">
              <w:t>DiaDeM</w:t>
            </w:r>
            <w:proofErr w:type="spellEnd"/>
            <w:r w:rsidRPr="00F846D1">
              <w:t xml:space="preserve"> protocol </w:t>
            </w:r>
            <w:r w:rsidRPr="00F846D1">
              <w:fldChar w:fldCharType="begin"/>
            </w:r>
            <w:r w:rsidR="000906CF">
              <w:instrText xml:space="preserve"> ADDIN EN.CITE &lt;EndNote&gt;&lt;Cite&gt;&lt;Author&gt;ISRCTN registry&lt;/Author&gt;&lt;Year&gt;2023&lt;/Year&gt;&lt;RecNum&gt;58&lt;/RecNum&gt;&lt;DisplayText&gt;(14)&lt;/DisplayText&gt;&lt;record&gt;&lt;rec-number&gt;58&lt;/rec-number&gt;&lt;foreign-keys&gt;&lt;key app="EN" db-id="p5ftvpwwdxdp5ee5xzqp9d9vx9a5pdzxp20z" timestamp="1710419328"&gt;58&lt;/key&gt;&lt;/foreign-keys&gt;&lt;ref-type name="Web Page"&gt;12&lt;/ref-type&gt;&lt;contributors&gt;&lt;authors&gt;&lt;author&gt;ISRCTN registry,&lt;/author&gt;&lt;/authors&gt;&lt;/contributors&gt;&lt;titles&gt;&lt;title&gt;ISRCTN40885204. Randomized controlled trial of DiaDeM, an adapted behavioural activation intervention, for people with depression and diabetes in South Asia&lt;/title&gt;&lt;/titles&gt;&lt;dates&gt;&lt;year&gt;2023&lt;/year&gt;&lt;/dates&gt;&lt;publisher&gt;BMC&lt;/publisher&gt;&lt;urls&gt;&lt;related-urls&gt;&lt;url&gt;https://www.isrctn.com/ISRCTN40885204&lt;/url&gt;&lt;/related-urls&gt;&lt;/urls&gt;&lt;/record&gt;&lt;/Cite&gt;&lt;/EndNote&gt;</w:instrText>
            </w:r>
            <w:r w:rsidRPr="00F846D1">
              <w:fldChar w:fldCharType="separate"/>
            </w:r>
            <w:r w:rsidR="000906CF">
              <w:rPr>
                <w:noProof/>
              </w:rPr>
              <w:t>(14)</w:t>
            </w:r>
            <w:r w:rsidRPr="00F846D1">
              <w:fldChar w:fldCharType="end"/>
            </w:r>
          </w:p>
        </w:tc>
      </w:tr>
    </w:tbl>
    <w:p w14:paraId="096A41B3" w14:textId="77777777" w:rsidR="00F846D1" w:rsidRPr="00F846D1" w:rsidRDefault="00F846D1" w:rsidP="00F846D1">
      <w:pPr>
        <w:spacing w:line="256" w:lineRule="auto"/>
        <w:rPr>
          <w:rFonts w:ascii="Calibri" w:eastAsia="Calibri" w:hAnsi="Calibri" w:cs="Calibri"/>
          <w:lang w:eastAsia="en-GB"/>
        </w:rPr>
      </w:pPr>
    </w:p>
    <w:p w14:paraId="564C008C" w14:textId="63343BF6" w:rsidR="00B37F85" w:rsidRPr="00553E19" w:rsidRDefault="00F846D1" w:rsidP="00553E19">
      <w:pPr>
        <w:spacing w:line="256" w:lineRule="auto"/>
        <w:rPr>
          <w:rFonts w:ascii="Calibri" w:eastAsia="Calibri" w:hAnsi="Calibri" w:cs="Calibri"/>
          <w:lang w:eastAsia="en-GB"/>
        </w:rPr>
      </w:pPr>
      <w:r w:rsidRPr="00F846D1">
        <w:rPr>
          <w:rFonts w:ascii="Calibri" w:eastAsia="Calibri" w:hAnsi="Calibri" w:cs="Calibri"/>
          <w:lang w:eastAsia="en-GB"/>
        </w:rPr>
        <w:t xml:space="preserve">Note that costs in Alva et al 2015 are composed of inpatient and outpatient costs, with the probability of outpatient costs determined by a logistic regression. Therefore, standard errors could not be quoted for these </w:t>
      </w:r>
      <w:r w:rsidR="00DF14B9">
        <w:rPr>
          <w:rFonts w:ascii="Calibri" w:eastAsia="Calibri" w:hAnsi="Calibri" w:cs="Calibri"/>
          <w:lang w:eastAsia="en-GB"/>
        </w:rPr>
        <w:t xml:space="preserve">aggregated inputs. However, the component inpatient, outpatient and logistic regression models were all estimated with </w:t>
      </w:r>
      <w:r w:rsidR="00B93DC2">
        <w:rPr>
          <w:rFonts w:ascii="Calibri" w:eastAsia="Calibri" w:hAnsi="Calibri" w:cs="Calibri"/>
          <w:lang w:eastAsia="en-GB"/>
        </w:rPr>
        <w:t>using generalised linear models and so standard errors were computed for each parameter</w:t>
      </w:r>
      <w:r w:rsidR="00082807">
        <w:rPr>
          <w:rFonts w:ascii="Calibri" w:eastAsia="Calibri" w:hAnsi="Calibri" w:cs="Calibri"/>
          <w:lang w:eastAsia="en-GB"/>
        </w:rPr>
        <w:t>. The uncertainty in these models was reflected in the probabilistic sensitivity analysis (PSA), see section “</w:t>
      </w:r>
      <w:r w:rsidR="001140BC" w:rsidRPr="001140BC">
        <w:rPr>
          <w:rFonts w:ascii="Calibri" w:eastAsia="Calibri" w:hAnsi="Calibri" w:cs="Calibri"/>
          <w:lang w:eastAsia="en-GB"/>
        </w:rPr>
        <w:t>Generating model predictions</w:t>
      </w:r>
      <w:r w:rsidR="001140BC">
        <w:rPr>
          <w:rFonts w:ascii="Calibri" w:eastAsia="Calibri" w:hAnsi="Calibri" w:cs="Calibri"/>
          <w:lang w:eastAsia="en-GB"/>
        </w:rPr>
        <w:t>” in the main text.</w:t>
      </w:r>
    </w:p>
    <w:p w14:paraId="5A566E2D" w14:textId="77777777" w:rsidR="00B37F85" w:rsidRPr="00553E19" w:rsidRDefault="00B37F85" w:rsidP="00553E19">
      <w:pPr>
        <w:rPr>
          <w:lang w:eastAsia="en-GB"/>
        </w:rPr>
      </w:pPr>
    </w:p>
    <w:p w14:paraId="096A41B5" w14:textId="77777777" w:rsidR="00F846D1" w:rsidRP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bookmarkStart w:id="20" w:name="_heading=h.olyas83txcqd"/>
      <w:bookmarkEnd w:id="20"/>
      <w:r w:rsidRPr="00F846D1">
        <w:rPr>
          <w:rFonts w:ascii="Calibri Light" w:eastAsia="Times New Roman" w:hAnsi="Calibri Light" w:cs="Times New Roman"/>
          <w:color w:val="2F5496" w:themeColor="accent1" w:themeShade="BF"/>
          <w:sz w:val="26"/>
          <w:szCs w:val="26"/>
          <w:lang w:eastAsia="en-GB"/>
        </w:rPr>
        <w:t xml:space="preserve">A5: DALY weights for diabetes and depression </w:t>
      </w:r>
    </w:p>
    <w:p w14:paraId="096A41B6" w14:textId="77777777" w:rsidR="00F846D1" w:rsidRPr="00F846D1" w:rsidRDefault="00F846D1" w:rsidP="00F846D1">
      <w:pPr>
        <w:keepNext/>
        <w:spacing w:after="200" w:line="240" w:lineRule="auto"/>
        <w:rPr>
          <w:rFonts w:ascii="Calibri" w:eastAsia="Calibri" w:hAnsi="Calibri" w:cs="Calibri"/>
          <w:i/>
          <w:iCs/>
          <w:color w:val="44546A" w:themeColor="text2"/>
          <w:sz w:val="18"/>
          <w:szCs w:val="18"/>
          <w:lang w:eastAsia="en-GB"/>
        </w:rPr>
      </w:pPr>
      <w:r w:rsidRPr="00F846D1">
        <w:rPr>
          <w:rFonts w:ascii="Calibri" w:eastAsia="Calibri" w:hAnsi="Calibri" w:cs="Calibri"/>
          <w:i/>
          <w:iCs/>
          <w:color w:val="44546A" w:themeColor="text2"/>
          <w:sz w:val="18"/>
          <w:szCs w:val="18"/>
          <w:lang w:eastAsia="en-GB"/>
        </w:rPr>
        <w:t>Table A5: DALY weights for diabetes and depression</w:t>
      </w:r>
      <w:r w:rsidR="0035294D">
        <w:rPr>
          <w:rFonts w:ascii="Calibri" w:eastAsia="Calibri" w:hAnsi="Calibri" w:cs="Calibri"/>
          <w:i/>
          <w:iCs/>
          <w:color w:val="44546A" w:themeColor="text2"/>
          <w:sz w:val="18"/>
          <w:szCs w:val="18"/>
          <w:lang w:eastAsia="en-GB"/>
        </w:rPr>
        <w:t xml:space="preserve">. </w:t>
      </w:r>
      <w:r w:rsidR="0035294D" w:rsidRPr="0035294D">
        <w:rPr>
          <w:rFonts w:ascii="Calibri" w:eastAsia="Calibri" w:hAnsi="Calibri" w:cs="Calibri"/>
          <w:i/>
          <w:iCs/>
          <w:color w:val="44546A" w:themeColor="text2"/>
          <w:sz w:val="18"/>
          <w:szCs w:val="18"/>
          <w:lang w:eastAsia="en-GB"/>
        </w:rPr>
        <w:t>DALY = disability adjusted life year, MI = myocardial infarction, IHD = ischaemic heart disease, CHF = congestive heart failure, Amp = amputation.</w:t>
      </w:r>
    </w:p>
    <w:tbl>
      <w:tblPr>
        <w:tblStyle w:val="10"/>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7"/>
        <w:gridCol w:w="4260"/>
        <w:gridCol w:w="1688"/>
        <w:gridCol w:w="1440"/>
      </w:tblGrid>
      <w:tr w:rsidR="00F846D1" w:rsidRPr="00F846D1" w14:paraId="096A41BB" w14:textId="77777777" w:rsidTr="006C49EF">
        <w:trPr>
          <w:tblHeader/>
        </w:trPr>
        <w:tc>
          <w:tcPr>
            <w:tcW w:w="1627" w:type="dxa"/>
            <w:tcBorders>
              <w:top w:val="single" w:sz="4" w:space="0" w:color="000000"/>
              <w:left w:val="single" w:sz="4" w:space="0" w:color="000000"/>
              <w:bottom w:val="single" w:sz="4" w:space="0" w:color="000000"/>
              <w:right w:val="single" w:sz="4" w:space="0" w:color="000000"/>
            </w:tcBorders>
            <w:shd w:val="clear" w:color="auto" w:fill="E7E6E6"/>
            <w:hideMark/>
          </w:tcPr>
          <w:p w14:paraId="096A41B7" w14:textId="77777777" w:rsidR="00F846D1" w:rsidRPr="00F846D1" w:rsidRDefault="00F846D1" w:rsidP="00F846D1">
            <w:pPr>
              <w:rPr>
                <w:b/>
              </w:rPr>
            </w:pPr>
            <w:r w:rsidRPr="00F846D1">
              <w:rPr>
                <w:b/>
              </w:rPr>
              <w:t>Event in model</w:t>
            </w:r>
          </w:p>
        </w:tc>
        <w:tc>
          <w:tcPr>
            <w:tcW w:w="4260" w:type="dxa"/>
            <w:tcBorders>
              <w:top w:val="single" w:sz="4" w:space="0" w:color="000000"/>
              <w:left w:val="single" w:sz="4" w:space="0" w:color="000000"/>
              <w:bottom w:val="single" w:sz="4" w:space="0" w:color="000000"/>
              <w:right w:val="single" w:sz="4" w:space="0" w:color="000000"/>
            </w:tcBorders>
            <w:shd w:val="clear" w:color="auto" w:fill="E7E6E6"/>
            <w:hideMark/>
          </w:tcPr>
          <w:p w14:paraId="096A41B8" w14:textId="77777777" w:rsidR="00F846D1" w:rsidRPr="00F846D1" w:rsidRDefault="00F846D1" w:rsidP="00F846D1">
            <w:pPr>
              <w:rPr>
                <w:b/>
              </w:rPr>
            </w:pPr>
            <w:r w:rsidRPr="00F846D1">
              <w:rPr>
                <w:b/>
              </w:rPr>
              <w:t>DALY weight category from Salomon et al 2015</w:t>
            </w:r>
          </w:p>
        </w:tc>
        <w:tc>
          <w:tcPr>
            <w:tcW w:w="1688" w:type="dxa"/>
            <w:tcBorders>
              <w:top w:val="single" w:sz="4" w:space="0" w:color="000000"/>
              <w:left w:val="single" w:sz="4" w:space="0" w:color="000000"/>
              <w:bottom w:val="single" w:sz="4" w:space="0" w:color="000000"/>
              <w:right w:val="single" w:sz="4" w:space="0" w:color="000000"/>
            </w:tcBorders>
            <w:shd w:val="clear" w:color="auto" w:fill="E7E6E6"/>
            <w:hideMark/>
          </w:tcPr>
          <w:p w14:paraId="096A41B9" w14:textId="77777777" w:rsidR="00F846D1" w:rsidRPr="00F846D1" w:rsidRDefault="00F846D1" w:rsidP="00F846D1">
            <w:pPr>
              <w:rPr>
                <w:b/>
              </w:rPr>
            </w:pPr>
            <w:r w:rsidRPr="00F846D1">
              <w:rPr>
                <w:b/>
              </w:rPr>
              <w:t>Proportion in each category</w:t>
            </w:r>
          </w:p>
        </w:tc>
        <w:tc>
          <w:tcPr>
            <w:tcW w:w="1440" w:type="dxa"/>
            <w:tcBorders>
              <w:top w:val="single" w:sz="4" w:space="0" w:color="000000"/>
              <w:left w:val="single" w:sz="4" w:space="0" w:color="000000"/>
              <w:bottom w:val="single" w:sz="4" w:space="0" w:color="000000"/>
              <w:right w:val="single" w:sz="4" w:space="0" w:color="000000"/>
            </w:tcBorders>
            <w:shd w:val="clear" w:color="auto" w:fill="E7E6E6"/>
            <w:hideMark/>
          </w:tcPr>
          <w:p w14:paraId="096A41BA" w14:textId="77777777" w:rsidR="00F846D1" w:rsidRPr="00F846D1" w:rsidRDefault="00F846D1" w:rsidP="00F846D1">
            <w:pPr>
              <w:rPr>
                <w:b/>
              </w:rPr>
            </w:pPr>
            <w:r w:rsidRPr="00F846D1">
              <w:rPr>
                <w:b/>
              </w:rPr>
              <w:t>Source for proportion</w:t>
            </w:r>
          </w:p>
        </w:tc>
      </w:tr>
      <w:tr w:rsidR="00F846D1" w:rsidRPr="00F846D1" w14:paraId="096A41C6"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BC" w14:textId="77777777" w:rsidR="00F846D1" w:rsidRPr="00F846D1" w:rsidRDefault="00F846D1" w:rsidP="00F846D1">
            <w:r w:rsidRPr="00F846D1">
              <w:t>1st CHF</w:t>
            </w:r>
          </w:p>
        </w:tc>
        <w:tc>
          <w:tcPr>
            <w:tcW w:w="4260" w:type="dxa"/>
            <w:tcBorders>
              <w:top w:val="single" w:sz="4" w:space="0" w:color="000000"/>
              <w:left w:val="single" w:sz="4" w:space="0" w:color="000000"/>
              <w:bottom w:val="single" w:sz="4" w:space="0" w:color="000000"/>
              <w:right w:val="single" w:sz="4" w:space="0" w:color="000000"/>
            </w:tcBorders>
            <w:hideMark/>
          </w:tcPr>
          <w:p w14:paraId="096A41BD" w14:textId="77777777" w:rsidR="00F846D1" w:rsidRPr="00F846D1" w:rsidRDefault="00F846D1" w:rsidP="00F846D1">
            <w:r w:rsidRPr="00F846D1">
              <w:t>Heart failure</w:t>
            </w:r>
          </w:p>
          <w:p w14:paraId="096A41BE" w14:textId="77777777" w:rsidR="00F846D1" w:rsidRPr="00F846D1" w:rsidRDefault="00F846D1" w:rsidP="00F846D1">
            <w:pPr>
              <w:numPr>
                <w:ilvl w:val="0"/>
                <w:numId w:val="3"/>
              </w:numPr>
            </w:pPr>
            <w:r w:rsidRPr="00F846D1">
              <w:t>Mild 0·041 (0·026–0·062)</w:t>
            </w:r>
          </w:p>
          <w:p w14:paraId="096A41BF" w14:textId="77777777" w:rsidR="00F846D1" w:rsidRPr="00F846D1" w:rsidRDefault="00F846D1" w:rsidP="00F846D1">
            <w:pPr>
              <w:numPr>
                <w:ilvl w:val="0"/>
                <w:numId w:val="3"/>
              </w:numPr>
            </w:pPr>
            <w:r w:rsidRPr="00F846D1">
              <w:t>Moderate 0·072 (0·047–0·103)</w:t>
            </w:r>
          </w:p>
          <w:p w14:paraId="096A41C0" w14:textId="77777777" w:rsidR="00F846D1" w:rsidRPr="00F846D1" w:rsidRDefault="00F846D1" w:rsidP="00F846D1">
            <w:pPr>
              <w:numPr>
                <w:ilvl w:val="0"/>
                <w:numId w:val="3"/>
              </w:numPr>
            </w:pPr>
            <w:r w:rsidRPr="00F846D1">
              <w:t>Severe 0·179 (0·122–0·251)</w:t>
            </w:r>
          </w:p>
        </w:tc>
        <w:tc>
          <w:tcPr>
            <w:tcW w:w="1688" w:type="dxa"/>
            <w:tcBorders>
              <w:top w:val="single" w:sz="4" w:space="0" w:color="000000"/>
              <w:left w:val="single" w:sz="4" w:space="0" w:color="000000"/>
              <w:bottom w:val="single" w:sz="4" w:space="0" w:color="000000"/>
              <w:right w:val="single" w:sz="4" w:space="0" w:color="000000"/>
            </w:tcBorders>
          </w:tcPr>
          <w:p w14:paraId="096A41C1" w14:textId="77777777" w:rsidR="00F846D1" w:rsidRPr="00F846D1" w:rsidRDefault="00F846D1" w:rsidP="00F846D1"/>
          <w:p w14:paraId="096A41C2" w14:textId="77777777" w:rsidR="00F846D1" w:rsidRPr="00F846D1" w:rsidRDefault="00F846D1" w:rsidP="00F846D1">
            <w:r w:rsidRPr="00F846D1">
              <w:t>29%</w:t>
            </w:r>
          </w:p>
          <w:p w14:paraId="096A41C3" w14:textId="77777777" w:rsidR="00F846D1" w:rsidRPr="00F846D1" w:rsidRDefault="00F846D1" w:rsidP="00F846D1">
            <w:r w:rsidRPr="00F846D1">
              <w:t>19%</w:t>
            </w:r>
          </w:p>
          <w:p w14:paraId="096A41C4" w14:textId="77777777" w:rsidR="00F846D1" w:rsidRPr="00F846D1" w:rsidRDefault="00F846D1" w:rsidP="00F846D1">
            <w:r w:rsidRPr="00F846D1">
              <w:t>51%</w:t>
            </w:r>
          </w:p>
        </w:tc>
        <w:tc>
          <w:tcPr>
            <w:tcW w:w="1440" w:type="dxa"/>
            <w:tcBorders>
              <w:top w:val="single" w:sz="4" w:space="0" w:color="000000"/>
              <w:left w:val="single" w:sz="4" w:space="0" w:color="000000"/>
              <w:bottom w:val="single" w:sz="4" w:space="0" w:color="000000"/>
              <w:right w:val="single" w:sz="4" w:space="0" w:color="000000"/>
            </w:tcBorders>
            <w:hideMark/>
          </w:tcPr>
          <w:p w14:paraId="096A41C5" w14:textId="51E18CE0" w:rsidR="00F846D1" w:rsidRPr="00F846D1" w:rsidRDefault="00F846D1" w:rsidP="00F846D1">
            <w:r w:rsidRPr="00F846D1">
              <w:fldChar w:fldCharType="begin"/>
            </w:r>
            <w:r w:rsidR="000906CF">
              <w:instrText xml:space="preserve"> ADDIN EN.CITE &lt;EndNote&gt;&lt;Cite&gt;&lt;Author&gt;Lippi&lt;/Author&gt;&lt;Year&gt;2020&lt;/Year&gt;&lt;RecNum&gt;21&lt;/RecNum&gt;&lt;DisplayText&gt;(15)&lt;/DisplayText&gt;&lt;record&gt;&lt;rec-number&gt;21&lt;/rec-number&gt;&lt;foreign-keys&gt;&lt;key app="EN" db-id="p5ftvpwwdxdp5ee5xzqp9d9vx9a5pdzxp20z" timestamp="1633095041"&gt;21&lt;/key&gt;&lt;/foreign-keys&gt;&lt;ref-type name="Journal Article"&gt;17&lt;/ref-type&gt;&lt;contributors&gt;&lt;authors&gt;&lt;author&gt;Lippi, Giuseppe&lt;/author&gt;&lt;author&gt;Sanchis-Gomar, Fabian&lt;/author&gt;&lt;/authors&gt;&lt;/contributors&gt;&lt;titles&gt;&lt;title&gt;Global epidemiology and future trends of heart failure&lt;/title&gt;&lt;secondary-title&gt;AME Med J&lt;/secondary-title&gt;&lt;/titles&gt;&lt;periodical&gt;&lt;full-title&gt;AME Med J&lt;/full-title&gt;&lt;/periodical&gt;&lt;pages&gt;1-6&lt;/pages&gt;&lt;volume&gt;5&lt;/volume&gt;&lt;number&gt;15&lt;/number&gt;&lt;dates&gt;&lt;year&gt;2020&lt;/year&gt;&lt;/dates&gt;&lt;urls&gt;&lt;/urls&gt;&lt;/record&gt;&lt;/Cite&gt;&lt;/EndNote&gt;</w:instrText>
            </w:r>
            <w:r w:rsidRPr="00F846D1">
              <w:fldChar w:fldCharType="separate"/>
            </w:r>
            <w:r w:rsidR="000906CF">
              <w:rPr>
                <w:noProof/>
              </w:rPr>
              <w:t>(15)</w:t>
            </w:r>
            <w:r w:rsidRPr="00F846D1">
              <w:fldChar w:fldCharType="end"/>
            </w:r>
          </w:p>
        </w:tc>
      </w:tr>
      <w:tr w:rsidR="00F846D1" w:rsidRPr="00F846D1" w14:paraId="096A41D1"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C7" w14:textId="77777777" w:rsidR="00F846D1" w:rsidRPr="00F846D1" w:rsidRDefault="00F846D1" w:rsidP="00F846D1">
            <w:r w:rsidRPr="00F846D1">
              <w:t>1</w:t>
            </w:r>
            <w:r w:rsidRPr="00F846D1">
              <w:rPr>
                <w:vertAlign w:val="superscript"/>
              </w:rPr>
              <w:t>st</w:t>
            </w:r>
            <w:r w:rsidRPr="00F846D1">
              <w:t xml:space="preserve"> IHD</w:t>
            </w:r>
          </w:p>
        </w:tc>
        <w:tc>
          <w:tcPr>
            <w:tcW w:w="4260" w:type="dxa"/>
            <w:tcBorders>
              <w:top w:val="single" w:sz="4" w:space="0" w:color="000000"/>
              <w:left w:val="single" w:sz="4" w:space="0" w:color="000000"/>
              <w:bottom w:val="single" w:sz="4" w:space="0" w:color="000000"/>
              <w:right w:val="single" w:sz="4" w:space="0" w:color="000000"/>
            </w:tcBorders>
            <w:hideMark/>
          </w:tcPr>
          <w:p w14:paraId="096A41C8" w14:textId="77777777" w:rsidR="00F846D1" w:rsidRPr="00F846D1" w:rsidRDefault="00F846D1" w:rsidP="00F846D1">
            <w:r w:rsidRPr="00F846D1">
              <w:t>Angina pectoris</w:t>
            </w:r>
          </w:p>
          <w:p w14:paraId="096A41C9" w14:textId="77777777" w:rsidR="00F846D1" w:rsidRPr="00F846D1" w:rsidRDefault="00F846D1" w:rsidP="00F846D1">
            <w:pPr>
              <w:numPr>
                <w:ilvl w:val="0"/>
                <w:numId w:val="5"/>
              </w:numPr>
            </w:pPr>
            <w:r w:rsidRPr="00F846D1">
              <w:t>Mild 0·033 (0·020–0·052)</w:t>
            </w:r>
          </w:p>
          <w:p w14:paraId="096A41CA" w14:textId="77777777" w:rsidR="00F846D1" w:rsidRPr="00F846D1" w:rsidRDefault="00F846D1" w:rsidP="00F846D1">
            <w:pPr>
              <w:numPr>
                <w:ilvl w:val="0"/>
                <w:numId w:val="5"/>
              </w:numPr>
            </w:pPr>
            <w:r w:rsidRPr="00F846D1">
              <w:t>Moderate 0·080 (0·052–0·113)</w:t>
            </w:r>
          </w:p>
          <w:p w14:paraId="096A41CB" w14:textId="77777777" w:rsidR="00F846D1" w:rsidRPr="00F846D1" w:rsidRDefault="00F846D1" w:rsidP="00F846D1">
            <w:pPr>
              <w:numPr>
                <w:ilvl w:val="0"/>
                <w:numId w:val="5"/>
              </w:numPr>
            </w:pPr>
            <w:r w:rsidRPr="00F846D1">
              <w:t>Severe 0·167 (0·110–0·240)</w:t>
            </w:r>
          </w:p>
        </w:tc>
        <w:tc>
          <w:tcPr>
            <w:tcW w:w="1688" w:type="dxa"/>
            <w:tcBorders>
              <w:top w:val="single" w:sz="4" w:space="0" w:color="000000"/>
              <w:left w:val="single" w:sz="4" w:space="0" w:color="000000"/>
              <w:bottom w:val="single" w:sz="4" w:space="0" w:color="000000"/>
              <w:right w:val="single" w:sz="4" w:space="0" w:color="000000"/>
            </w:tcBorders>
          </w:tcPr>
          <w:p w14:paraId="096A41CC" w14:textId="77777777" w:rsidR="00F846D1" w:rsidRPr="00F846D1" w:rsidRDefault="00F846D1" w:rsidP="00F846D1"/>
          <w:p w14:paraId="096A41CD" w14:textId="77777777" w:rsidR="00F846D1" w:rsidRPr="00F846D1" w:rsidRDefault="00F846D1" w:rsidP="00F846D1">
            <w:r w:rsidRPr="00F846D1">
              <w:t>27%</w:t>
            </w:r>
          </w:p>
          <w:p w14:paraId="096A41CE" w14:textId="77777777" w:rsidR="00F846D1" w:rsidRPr="00F846D1" w:rsidRDefault="00F846D1" w:rsidP="00F846D1">
            <w:r w:rsidRPr="00F846D1">
              <w:t>19%</w:t>
            </w:r>
          </w:p>
          <w:p w14:paraId="096A41CF" w14:textId="77777777" w:rsidR="00F846D1" w:rsidRPr="00F846D1" w:rsidRDefault="00F846D1" w:rsidP="00F846D1">
            <w:r w:rsidRPr="00F846D1">
              <w:t>54%</w:t>
            </w:r>
          </w:p>
        </w:tc>
        <w:tc>
          <w:tcPr>
            <w:tcW w:w="1440" w:type="dxa"/>
            <w:tcBorders>
              <w:top w:val="single" w:sz="4" w:space="0" w:color="000000"/>
              <w:left w:val="single" w:sz="4" w:space="0" w:color="000000"/>
              <w:bottom w:val="single" w:sz="4" w:space="0" w:color="000000"/>
              <w:right w:val="single" w:sz="4" w:space="0" w:color="000000"/>
            </w:tcBorders>
            <w:hideMark/>
          </w:tcPr>
          <w:p w14:paraId="096A41D0" w14:textId="0F24A68B" w:rsidR="00F846D1" w:rsidRPr="00F846D1" w:rsidRDefault="00F846D1" w:rsidP="00F846D1">
            <w:r w:rsidRPr="00F846D1">
              <w:fldChar w:fldCharType="begin"/>
            </w:r>
            <w:r w:rsidR="000906CF">
              <w:instrText xml:space="preserve"> ADDIN EN.CITE &lt;EndNote&gt;&lt;Cite&gt;&lt;Author&gt;Moran&lt;/Author&gt;&lt;Year&gt;2014&lt;/Year&gt;&lt;RecNum&gt;22&lt;/RecNum&gt;&lt;DisplayText&gt;(16)&lt;/DisplayText&gt;&lt;record&gt;&lt;rec-number&gt;22&lt;/rec-number&gt;&lt;foreign-keys&gt;&lt;key app="EN" db-id="p5ftvpwwdxdp5ee5xzqp9d9vx9a5pdzxp20z" timestamp="1633095099"&gt;22&lt;/key&gt;&lt;/foreign-keys&gt;&lt;ref-type name="Journal Article"&gt;17&lt;/ref-type&gt;&lt;contributors&gt;&lt;authors&gt;&lt;author&gt;Moran, Andrew E&lt;/author&gt;&lt;author&gt;Forouzanfar, Mohammad H&lt;/author&gt;&lt;author&gt;Roth, Gregory A&lt;/author&gt;&lt;author&gt;Mensah, George A&lt;/author&gt;&lt;author&gt;Ezzati, Majid&lt;/author&gt;&lt;author&gt;Flaxman, Abraham&lt;/author&gt;&lt;author&gt;Murray, Christopher JL&lt;/author&gt;&lt;author&gt;Naghavi, Mohsen&lt;/author&gt;&lt;/authors&gt;&lt;/contributors&gt;&lt;titles&gt;&lt;title&gt;The global burden of ischemic heart disease in 1990 and 2010: the Global Burden of Disease 2010 study&lt;/title&gt;&lt;secondary-title&gt;Circulation&lt;/secondary-title&gt;&lt;/titles&gt;&lt;periodical&gt;&lt;full-title&gt;Circulation&lt;/full-title&gt;&lt;/periodical&gt;&lt;pages&gt;1493-1501&lt;/pages&gt;&lt;volume&gt;129&lt;/volume&gt;&lt;number&gt;14&lt;/number&gt;&lt;dates&gt;&lt;year&gt;2014&lt;/year&gt;&lt;/dates&gt;&lt;isbn&gt;0009-7322&lt;/isbn&gt;&lt;urls&gt;&lt;/urls&gt;&lt;/record&gt;&lt;/Cite&gt;&lt;/EndNote&gt;</w:instrText>
            </w:r>
            <w:r w:rsidRPr="00F846D1">
              <w:fldChar w:fldCharType="separate"/>
            </w:r>
            <w:r w:rsidR="000906CF">
              <w:rPr>
                <w:noProof/>
              </w:rPr>
              <w:t>(16)</w:t>
            </w:r>
            <w:r w:rsidRPr="00F846D1">
              <w:fldChar w:fldCharType="end"/>
            </w:r>
          </w:p>
        </w:tc>
      </w:tr>
      <w:tr w:rsidR="00F846D1" w:rsidRPr="00F846D1" w14:paraId="096A41DC"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D2" w14:textId="77777777" w:rsidR="00F846D1" w:rsidRPr="00F846D1" w:rsidRDefault="00F846D1" w:rsidP="00F846D1">
            <w:r w:rsidRPr="00F846D1">
              <w:t>1</w:t>
            </w:r>
            <w:r w:rsidRPr="00F846D1">
              <w:rPr>
                <w:vertAlign w:val="superscript"/>
              </w:rPr>
              <w:t>st</w:t>
            </w:r>
            <w:r w:rsidRPr="00F846D1">
              <w:t xml:space="preserve"> MI male</w:t>
            </w:r>
          </w:p>
          <w:p w14:paraId="096A41D3" w14:textId="77777777" w:rsidR="00F846D1" w:rsidRPr="00F846D1" w:rsidRDefault="00F846D1" w:rsidP="00F846D1">
            <w:r w:rsidRPr="00F846D1">
              <w:t>1</w:t>
            </w:r>
            <w:r w:rsidRPr="00F846D1">
              <w:rPr>
                <w:vertAlign w:val="superscript"/>
              </w:rPr>
              <w:t>st</w:t>
            </w:r>
            <w:r w:rsidRPr="00F846D1">
              <w:t xml:space="preserve"> MI female</w:t>
            </w:r>
          </w:p>
          <w:p w14:paraId="096A41D4" w14:textId="77777777" w:rsidR="00F846D1" w:rsidRPr="00F846D1" w:rsidRDefault="00F846D1" w:rsidP="00F846D1">
            <w:r w:rsidRPr="00F846D1">
              <w:t>2</w:t>
            </w:r>
            <w:r w:rsidRPr="00F846D1">
              <w:rPr>
                <w:vertAlign w:val="superscript"/>
              </w:rPr>
              <w:t>nd</w:t>
            </w:r>
            <w:r w:rsidRPr="00F846D1">
              <w:t xml:space="preserve"> MI</w:t>
            </w:r>
          </w:p>
        </w:tc>
        <w:tc>
          <w:tcPr>
            <w:tcW w:w="4260" w:type="dxa"/>
            <w:tcBorders>
              <w:top w:val="single" w:sz="4" w:space="0" w:color="000000"/>
              <w:left w:val="single" w:sz="4" w:space="0" w:color="000000"/>
              <w:bottom w:val="single" w:sz="4" w:space="0" w:color="000000"/>
              <w:right w:val="single" w:sz="4" w:space="0" w:color="000000"/>
            </w:tcBorders>
          </w:tcPr>
          <w:p w14:paraId="096A41D5" w14:textId="77777777" w:rsidR="00F846D1" w:rsidRPr="00F846D1" w:rsidRDefault="00F846D1" w:rsidP="00F846D1">
            <w:r w:rsidRPr="00F846D1">
              <w:t>Acute myocardial infarction</w:t>
            </w:r>
          </w:p>
          <w:p w14:paraId="096A41D6" w14:textId="77777777" w:rsidR="00F846D1" w:rsidRPr="00F846D1" w:rsidRDefault="00F846D1" w:rsidP="00F846D1">
            <w:pPr>
              <w:numPr>
                <w:ilvl w:val="0"/>
                <w:numId w:val="1"/>
              </w:numPr>
            </w:pPr>
            <w:r w:rsidRPr="00F846D1">
              <w:t>Days 1–2 0·432 (0·288–0·579)</w:t>
            </w:r>
          </w:p>
          <w:p w14:paraId="096A41D7" w14:textId="77777777" w:rsidR="00F846D1" w:rsidRPr="00F846D1" w:rsidRDefault="00F846D1" w:rsidP="00F846D1">
            <w:pPr>
              <w:numPr>
                <w:ilvl w:val="0"/>
                <w:numId w:val="1"/>
              </w:numPr>
            </w:pPr>
            <w:r w:rsidRPr="00F846D1">
              <w:t>Days 3–28 0·074 (0·049–0·105)</w:t>
            </w:r>
          </w:p>
          <w:p w14:paraId="096A41D8" w14:textId="77777777" w:rsidR="00F846D1" w:rsidRPr="00F846D1" w:rsidRDefault="00F846D1" w:rsidP="00F846D1"/>
          <w:p w14:paraId="096A41D9" w14:textId="77777777" w:rsidR="00F846D1" w:rsidRPr="00F846D1" w:rsidRDefault="00F846D1" w:rsidP="00F846D1"/>
        </w:tc>
        <w:tc>
          <w:tcPr>
            <w:tcW w:w="1688" w:type="dxa"/>
            <w:tcBorders>
              <w:top w:val="single" w:sz="4" w:space="0" w:color="000000"/>
              <w:left w:val="single" w:sz="4" w:space="0" w:color="000000"/>
              <w:bottom w:val="single" w:sz="4" w:space="0" w:color="000000"/>
              <w:right w:val="single" w:sz="4" w:space="0" w:color="000000"/>
            </w:tcBorders>
            <w:hideMark/>
          </w:tcPr>
          <w:p w14:paraId="096A41DA" w14:textId="77777777" w:rsidR="00F846D1" w:rsidRPr="00F846D1" w:rsidRDefault="00F846D1" w:rsidP="00F846D1">
            <w:r w:rsidRPr="00F846D1">
              <w:t>Weight of 0.432 for the first 2 days, and then a weight of 0.074 for the next 26 days.</w:t>
            </w:r>
          </w:p>
        </w:tc>
        <w:tc>
          <w:tcPr>
            <w:tcW w:w="1440" w:type="dxa"/>
            <w:tcBorders>
              <w:top w:val="single" w:sz="4" w:space="0" w:color="000000"/>
              <w:left w:val="single" w:sz="4" w:space="0" w:color="000000"/>
              <w:bottom w:val="single" w:sz="4" w:space="0" w:color="000000"/>
              <w:right w:val="single" w:sz="4" w:space="0" w:color="000000"/>
            </w:tcBorders>
            <w:hideMark/>
          </w:tcPr>
          <w:p w14:paraId="096A41DB" w14:textId="77777777" w:rsidR="00F846D1" w:rsidRPr="00F846D1" w:rsidRDefault="00F846D1" w:rsidP="00F846D1">
            <w:r w:rsidRPr="00F846D1">
              <w:t>Assumption</w:t>
            </w:r>
          </w:p>
        </w:tc>
      </w:tr>
      <w:tr w:rsidR="00F846D1" w:rsidRPr="00F846D1" w14:paraId="096A41E7"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DD" w14:textId="77777777" w:rsidR="00F846D1" w:rsidRPr="00F846D1" w:rsidRDefault="00F846D1" w:rsidP="00F846D1">
            <w:r w:rsidRPr="00F846D1">
              <w:t>1</w:t>
            </w:r>
            <w:r w:rsidRPr="00F846D1">
              <w:rPr>
                <w:vertAlign w:val="superscript"/>
              </w:rPr>
              <w:t>st</w:t>
            </w:r>
            <w:r w:rsidRPr="00F846D1">
              <w:t xml:space="preserve"> Stroke</w:t>
            </w:r>
          </w:p>
          <w:p w14:paraId="096A41DE" w14:textId="77777777" w:rsidR="00F846D1" w:rsidRPr="00F846D1" w:rsidRDefault="00F846D1" w:rsidP="00F846D1">
            <w:r w:rsidRPr="00F846D1">
              <w:t>2</w:t>
            </w:r>
            <w:r w:rsidRPr="00F846D1">
              <w:rPr>
                <w:vertAlign w:val="superscript"/>
              </w:rPr>
              <w:t>nd</w:t>
            </w:r>
            <w:r w:rsidRPr="00F846D1">
              <w:t xml:space="preserve"> Stroke</w:t>
            </w:r>
          </w:p>
        </w:tc>
        <w:tc>
          <w:tcPr>
            <w:tcW w:w="4260" w:type="dxa"/>
            <w:tcBorders>
              <w:top w:val="single" w:sz="4" w:space="0" w:color="000000"/>
              <w:left w:val="single" w:sz="4" w:space="0" w:color="000000"/>
              <w:bottom w:val="single" w:sz="4" w:space="0" w:color="000000"/>
              <w:right w:val="single" w:sz="4" w:space="0" w:color="000000"/>
            </w:tcBorders>
            <w:hideMark/>
          </w:tcPr>
          <w:p w14:paraId="096A41DF" w14:textId="77777777" w:rsidR="00F846D1" w:rsidRPr="00F846D1" w:rsidRDefault="00F846D1" w:rsidP="00F846D1">
            <w:r w:rsidRPr="00F846D1">
              <w:t>Stroke</w:t>
            </w:r>
          </w:p>
          <w:p w14:paraId="096A41E0" w14:textId="77777777" w:rsidR="00F846D1" w:rsidRPr="00F846D1" w:rsidRDefault="00F846D1" w:rsidP="00F846D1">
            <w:pPr>
              <w:numPr>
                <w:ilvl w:val="0"/>
                <w:numId w:val="6"/>
              </w:numPr>
            </w:pPr>
            <w:r w:rsidRPr="00F846D1">
              <w:t>Long-term consequences, mild 0·019 (0·010–0·032)</w:t>
            </w:r>
          </w:p>
          <w:p w14:paraId="096A41E1" w14:textId="77777777" w:rsidR="00F846D1" w:rsidRPr="00F846D1" w:rsidRDefault="00F846D1" w:rsidP="00F846D1">
            <w:pPr>
              <w:numPr>
                <w:ilvl w:val="0"/>
                <w:numId w:val="6"/>
              </w:numPr>
            </w:pPr>
            <w:r w:rsidRPr="00F846D1">
              <w:t>Long-term consequences, moderate 0·070 (0·046–0·099)</w:t>
            </w:r>
          </w:p>
          <w:p w14:paraId="096A41E2" w14:textId="77777777" w:rsidR="00F846D1" w:rsidRPr="00F846D1" w:rsidRDefault="00F846D1" w:rsidP="00F846D1">
            <w:pPr>
              <w:numPr>
                <w:ilvl w:val="0"/>
                <w:numId w:val="6"/>
              </w:numPr>
            </w:pPr>
            <w:r w:rsidRPr="00F846D1">
              <w:t>Long-term consequences, moderate, plus cognition problems 0·316 (0·206–0·437)</w:t>
            </w:r>
          </w:p>
          <w:p w14:paraId="096A41E3" w14:textId="77777777" w:rsidR="00F846D1" w:rsidRPr="00F846D1" w:rsidRDefault="00F846D1" w:rsidP="00F846D1">
            <w:pPr>
              <w:numPr>
                <w:ilvl w:val="0"/>
                <w:numId w:val="6"/>
              </w:numPr>
            </w:pPr>
            <w:r w:rsidRPr="00F846D1">
              <w:t>Long-term consequences severe 0·552 (0·377–0·707)</w:t>
            </w:r>
          </w:p>
          <w:p w14:paraId="096A41E4" w14:textId="77777777" w:rsidR="00F846D1" w:rsidRPr="00F846D1" w:rsidRDefault="00F846D1" w:rsidP="00F846D1">
            <w:pPr>
              <w:numPr>
                <w:ilvl w:val="0"/>
                <w:numId w:val="6"/>
              </w:numPr>
            </w:pPr>
            <w:r w:rsidRPr="00F846D1">
              <w:t>Long-term consequences, severe, plus cognition problems 0·588 (0·411–0·744)</w:t>
            </w:r>
          </w:p>
        </w:tc>
        <w:tc>
          <w:tcPr>
            <w:tcW w:w="1688" w:type="dxa"/>
            <w:tcBorders>
              <w:top w:val="single" w:sz="4" w:space="0" w:color="000000"/>
              <w:left w:val="single" w:sz="4" w:space="0" w:color="000000"/>
              <w:bottom w:val="single" w:sz="4" w:space="0" w:color="000000"/>
              <w:right w:val="single" w:sz="4" w:space="0" w:color="000000"/>
            </w:tcBorders>
            <w:hideMark/>
          </w:tcPr>
          <w:p w14:paraId="096A41E5" w14:textId="77777777" w:rsidR="00F846D1" w:rsidRPr="00F846D1" w:rsidRDefault="00F846D1" w:rsidP="00F846D1">
            <w:r w:rsidRPr="00F846D1">
              <w:t>For 1st and 2nd stroke assumed 20% in each category.</w:t>
            </w:r>
          </w:p>
        </w:tc>
        <w:tc>
          <w:tcPr>
            <w:tcW w:w="1440" w:type="dxa"/>
            <w:tcBorders>
              <w:top w:val="single" w:sz="4" w:space="0" w:color="000000"/>
              <w:left w:val="single" w:sz="4" w:space="0" w:color="000000"/>
              <w:bottom w:val="single" w:sz="4" w:space="0" w:color="000000"/>
              <w:right w:val="single" w:sz="4" w:space="0" w:color="000000"/>
            </w:tcBorders>
            <w:hideMark/>
          </w:tcPr>
          <w:p w14:paraId="096A41E6" w14:textId="77777777" w:rsidR="00F846D1" w:rsidRPr="00F846D1" w:rsidRDefault="00F846D1" w:rsidP="00F846D1">
            <w:r w:rsidRPr="00F846D1">
              <w:t>Assumption</w:t>
            </w:r>
          </w:p>
        </w:tc>
      </w:tr>
      <w:tr w:rsidR="00F846D1" w:rsidRPr="00F846D1" w14:paraId="096A41EE"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E8" w14:textId="77777777" w:rsidR="00F846D1" w:rsidRPr="00F846D1" w:rsidRDefault="00F846D1" w:rsidP="00F846D1">
            <w:r w:rsidRPr="00F846D1">
              <w:t>Blindness</w:t>
            </w:r>
          </w:p>
        </w:tc>
        <w:tc>
          <w:tcPr>
            <w:tcW w:w="4260" w:type="dxa"/>
            <w:tcBorders>
              <w:top w:val="single" w:sz="4" w:space="0" w:color="000000"/>
              <w:left w:val="single" w:sz="4" w:space="0" w:color="000000"/>
              <w:bottom w:val="single" w:sz="4" w:space="0" w:color="000000"/>
              <w:right w:val="single" w:sz="4" w:space="0" w:color="000000"/>
            </w:tcBorders>
            <w:hideMark/>
          </w:tcPr>
          <w:p w14:paraId="096A41E9" w14:textId="77777777" w:rsidR="00F846D1" w:rsidRPr="00F846D1" w:rsidRDefault="00F846D1" w:rsidP="00F846D1">
            <w:r w:rsidRPr="00F846D1">
              <w:t>Distance vision</w:t>
            </w:r>
          </w:p>
          <w:p w14:paraId="096A41EA" w14:textId="77777777" w:rsidR="00F846D1" w:rsidRPr="00F846D1" w:rsidRDefault="00F846D1" w:rsidP="00F846D1">
            <w:pPr>
              <w:numPr>
                <w:ilvl w:val="0"/>
                <w:numId w:val="4"/>
              </w:numPr>
            </w:pPr>
            <w:r w:rsidRPr="00F846D1">
              <w:t>Blindness 0·187 (0·124–0·260)</w:t>
            </w:r>
          </w:p>
        </w:tc>
        <w:tc>
          <w:tcPr>
            <w:tcW w:w="1688" w:type="dxa"/>
            <w:tcBorders>
              <w:top w:val="single" w:sz="4" w:space="0" w:color="000000"/>
              <w:left w:val="single" w:sz="4" w:space="0" w:color="000000"/>
              <w:bottom w:val="single" w:sz="4" w:space="0" w:color="000000"/>
              <w:right w:val="single" w:sz="4" w:space="0" w:color="000000"/>
            </w:tcBorders>
          </w:tcPr>
          <w:p w14:paraId="096A41EB" w14:textId="77777777" w:rsidR="00F846D1" w:rsidRPr="00F846D1" w:rsidRDefault="00F846D1" w:rsidP="00F846D1">
            <w:r w:rsidRPr="00F846D1">
              <w:t>-</w:t>
            </w:r>
          </w:p>
        </w:tc>
        <w:tc>
          <w:tcPr>
            <w:tcW w:w="1440" w:type="dxa"/>
            <w:tcBorders>
              <w:top w:val="single" w:sz="4" w:space="0" w:color="000000"/>
              <w:left w:val="single" w:sz="4" w:space="0" w:color="000000"/>
              <w:bottom w:val="single" w:sz="4" w:space="0" w:color="000000"/>
              <w:right w:val="single" w:sz="4" w:space="0" w:color="000000"/>
            </w:tcBorders>
          </w:tcPr>
          <w:p w14:paraId="096A41EC" w14:textId="77777777" w:rsidR="00F846D1" w:rsidRPr="00F846D1" w:rsidRDefault="00F846D1" w:rsidP="00F846D1">
            <w:r w:rsidRPr="00F846D1">
              <w:t>NA</w:t>
            </w:r>
          </w:p>
          <w:p w14:paraId="096A41ED" w14:textId="77777777" w:rsidR="00F846D1" w:rsidRPr="00F846D1" w:rsidRDefault="00F846D1" w:rsidP="00F846D1"/>
        </w:tc>
      </w:tr>
      <w:tr w:rsidR="00F846D1" w:rsidRPr="00F846D1" w14:paraId="096A41F6"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EF" w14:textId="77777777" w:rsidR="00F846D1" w:rsidRPr="00F846D1" w:rsidRDefault="00F846D1" w:rsidP="00F846D1">
            <w:r w:rsidRPr="00F846D1">
              <w:lastRenderedPageBreak/>
              <w:t>Ulcer</w:t>
            </w:r>
          </w:p>
        </w:tc>
        <w:tc>
          <w:tcPr>
            <w:tcW w:w="4260" w:type="dxa"/>
            <w:tcBorders>
              <w:top w:val="single" w:sz="4" w:space="0" w:color="000000"/>
              <w:left w:val="single" w:sz="4" w:space="0" w:color="000000"/>
              <w:bottom w:val="single" w:sz="4" w:space="0" w:color="000000"/>
              <w:right w:val="single" w:sz="4" w:space="0" w:color="000000"/>
            </w:tcBorders>
            <w:hideMark/>
          </w:tcPr>
          <w:p w14:paraId="096A41F0" w14:textId="77777777" w:rsidR="00F846D1" w:rsidRPr="00F846D1" w:rsidRDefault="00F846D1" w:rsidP="00F846D1">
            <w:r w:rsidRPr="00F846D1">
              <w:t>Diabetes and digestive and genitourinary disease</w:t>
            </w:r>
          </w:p>
          <w:p w14:paraId="096A41F1" w14:textId="77777777" w:rsidR="00F846D1" w:rsidRPr="00F846D1" w:rsidRDefault="00F846D1" w:rsidP="00F846D1">
            <w:pPr>
              <w:numPr>
                <w:ilvl w:val="0"/>
                <w:numId w:val="4"/>
              </w:numPr>
            </w:pPr>
            <w:r w:rsidRPr="00F846D1">
              <w:t>Diabetic foot 0·020 (0·010–0·034)</w:t>
            </w:r>
          </w:p>
        </w:tc>
        <w:tc>
          <w:tcPr>
            <w:tcW w:w="1688" w:type="dxa"/>
            <w:tcBorders>
              <w:top w:val="single" w:sz="4" w:space="0" w:color="000000"/>
              <w:left w:val="single" w:sz="4" w:space="0" w:color="000000"/>
              <w:bottom w:val="single" w:sz="4" w:space="0" w:color="000000"/>
              <w:right w:val="single" w:sz="4" w:space="0" w:color="000000"/>
            </w:tcBorders>
          </w:tcPr>
          <w:p w14:paraId="096A41F2" w14:textId="77777777" w:rsidR="00F846D1" w:rsidRPr="00F846D1" w:rsidRDefault="00F846D1" w:rsidP="00F846D1">
            <w:r w:rsidRPr="00F846D1">
              <w:t>-</w:t>
            </w:r>
          </w:p>
          <w:p w14:paraId="096A41F3" w14:textId="77777777" w:rsidR="00F846D1" w:rsidRPr="00F846D1" w:rsidRDefault="00F846D1" w:rsidP="00F846D1"/>
        </w:tc>
        <w:tc>
          <w:tcPr>
            <w:tcW w:w="1440" w:type="dxa"/>
            <w:tcBorders>
              <w:top w:val="single" w:sz="4" w:space="0" w:color="000000"/>
              <w:left w:val="single" w:sz="4" w:space="0" w:color="000000"/>
              <w:bottom w:val="single" w:sz="4" w:space="0" w:color="000000"/>
              <w:right w:val="single" w:sz="4" w:space="0" w:color="000000"/>
            </w:tcBorders>
          </w:tcPr>
          <w:p w14:paraId="096A41F4" w14:textId="77777777" w:rsidR="00F846D1" w:rsidRPr="00F846D1" w:rsidRDefault="00F846D1" w:rsidP="00F846D1">
            <w:r w:rsidRPr="00F846D1">
              <w:t>NA</w:t>
            </w:r>
          </w:p>
          <w:p w14:paraId="096A41F5" w14:textId="77777777" w:rsidR="00F846D1" w:rsidRPr="00F846D1" w:rsidRDefault="00F846D1" w:rsidP="00F846D1"/>
        </w:tc>
      </w:tr>
      <w:tr w:rsidR="00F846D1" w:rsidRPr="00F846D1" w14:paraId="096A4200"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1F7" w14:textId="77777777" w:rsidR="00F846D1" w:rsidRPr="00F846D1" w:rsidRDefault="00F846D1" w:rsidP="00F846D1">
            <w:r w:rsidRPr="00F846D1">
              <w:t>1</w:t>
            </w:r>
            <w:r w:rsidRPr="00F846D1">
              <w:rPr>
                <w:vertAlign w:val="superscript"/>
              </w:rPr>
              <w:t>st</w:t>
            </w:r>
            <w:r w:rsidRPr="00F846D1">
              <w:t xml:space="preserve"> Amp</w:t>
            </w:r>
          </w:p>
          <w:p w14:paraId="096A41F8" w14:textId="77777777" w:rsidR="00F846D1" w:rsidRPr="00F846D1" w:rsidRDefault="00F846D1" w:rsidP="00F846D1">
            <w:r w:rsidRPr="00F846D1">
              <w:t>2</w:t>
            </w:r>
            <w:r w:rsidRPr="00F846D1">
              <w:rPr>
                <w:vertAlign w:val="superscript"/>
              </w:rPr>
              <w:t>nd</w:t>
            </w:r>
            <w:r w:rsidRPr="00F846D1">
              <w:t xml:space="preserve"> Amp</w:t>
            </w:r>
          </w:p>
        </w:tc>
        <w:tc>
          <w:tcPr>
            <w:tcW w:w="4260" w:type="dxa"/>
            <w:tcBorders>
              <w:top w:val="single" w:sz="4" w:space="0" w:color="000000"/>
              <w:left w:val="single" w:sz="4" w:space="0" w:color="000000"/>
              <w:bottom w:val="single" w:sz="4" w:space="0" w:color="000000"/>
              <w:right w:val="single" w:sz="4" w:space="0" w:color="000000"/>
            </w:tcBorders>
            <w:hideMark/>
          </w:tcPr>
          <w:p w14:paraId="096A41F9" w14:textId="77777777" w:rsidR="00F846D1" w:rsidRPr="00F846D1" w:rsidRDefault="00F846D1" w:rsidP="00F846D1">
            <w:r w:rsidRPr="00F846D1">
              <w:t>Amputation</w:t>
            </w:r>
          </w:p>
          <w:p w14:paraId="096A41FA" w14:textId="77777777" w:rsidR="00F846D1" w:rsidRPr="00F846D1" w:rsidRDefault="00F846D1" w:rsidP="00F846D1">
            <w:pPr>
              <w:numPr>
                <w:ilvl w:val="0"/>
                <w:numId w:val="2"/>
              </w:numPr>
            </w:pPr>
            <w:r w:rsidRPr="00F846D1">
              <w:t>One leg: long term, with treatment 0·039 (0·023–0·059)</w:t>
            </w:r>
          </w:p>
          <w:p w14:paraId="096A41FB" w14:textId="77777777" w:rsidR="00F846D1" w:rsidRPr="00F846D1" w:rsidRDefault="00F846D1" w:rsidP="00F846D1">
            <w:pPr>
              <w:numPr>
                <w:ilvl w:val="0"/>
                <w:numId w:val="2"/>
              </w:numPr>
            </w:pPr>
            <w:r w:rsidRPr="00F846D1">
              <w:t>One leg: long term, without treatment 0·173 (0·118–0·240)</w:t>
            </w:r>
          </w:p>
          <w:p w14:paraId="096A41FC" w14:textId="77777777" w:rsidR="00F846D1" w:rsidRPr="00F846D1" w:rsidRDefault="00F846D1" w:rsidP="00F846D1">
            <w:pPr>
              <w:numPr>
                <w:ilvl w:val="0"/>
                <w:numId w:val="2"/>
              </w:numPr>
            </w:pPr>
            <w:r w:rsidRPr="00F846D1">
              <w:t>Both legs: long term, with treatment 0·088 (0·057–0·124)</w:t>
            </w:r>
          </w:p>
          <w:p w14:paraId="096A41FD" w14:textId="77777777" w:rsidR="00F846D1" w:rsidRPr="00F846D1" w:rsidRDefault="00F846D1" w:rsidP="00F846D1">
            <w:pPr>
              <w:numPr>
                <w:ilvl w:val="0"/>
                <w:numId w:val="2"/>
              </w:numPr>
            </w:pPr>
            <w:r w:rsidRPr="00F846D1">
              <w:t>Both legs: long term, without treatment 0·443 (0·297–0·589)</w:t>
            </w:r>
          </w:p>
        </w:tc>
        <w:tc>
          <w:tcPr>
            <w:tcW w:w="1688" w:type="dxa"/>
            <w:tcBorders>
              <w:top w:val="single" w:sz="4" w:space="0" w:color="000000"/>
              <w:left w:val="single" w:sz="4" w:space="0" w:color="000000"/>
              <w:bottom w:val="single" w:sz="4" w:space="0" w:color="000000"/>
              <w:right w:val="single" w:sz="4" w:space="0" w:color="000000"/>
            </w:tcBorders>
            <w:hideMark/>
          </w:tcPr>
          <w:p w14:paraId="096A41FE" w14:textId="77777777" w:rsidR="00F846D1" w:rsidRPr="00F846D1" w:rsidRDefault="00F846D1" w:rsidP="00F846D1">
            <w:r w:rsidRPr="00F846D1">
              <w:t>For 1</w:t>
            </w:r>
            <w:r w:rsidRPr="00F846D1">
              <w:rPr>
                <w:vertAlign w:val="superscript"/>
              </w:rPr>
              <w:t>st</w:t>
            </w:r>
            <w:r w:rsidRPr="00F846D1">
              <w:t xml:space="preserve"> and 2</w:t>
            </w:r>
            <w:r w:rsidRPr="00F846D1">
              <w:rPr>
                <w:vertAlign w:val="superscript"/>
              </w:rPr>
              <w:t>nd</w:t>
            </w:r>
            <w:r w:rsidRPr="00F846D1">
              <w:t xml:space="preserve"> amputation assumed 50% treated vs not treated. </w:t>
            </w:r>
          </w:p>
        </w:tc>
        <w:tc>
          <w:tcPr>
            <w:tcW w:w="1440" w:type="dxa"/>
            <w:tcBorders>
              <w:top w:val="single" w:sz="4" w:space="0" w:color="000000"/>
              <w:left w:val="single" w:sz="4" w:space="0" w:color="000000"/>
              <w:bottom w:val="single" w:sz="4" w:space="0" w:color="000000"/>
              <w:right w:val="single" w:sz="4" w:space="0" w:color="000000"/>
            </w:tcBorders>
            <w:hideMark/>
          </w:tcPr>
          <w:p w14:paraId="096A41FF" w14:textId="77777777" w:rsidR="00F846D1" w:rsidRPr="00F846D1" w:rsidRDefault="00F846D1" w:rsidP="00F846D1">
            <w:r w:rsidRPr="00F846D1">
              <w:t>Assumption</w:t>
            </w:r>
          </w:p>
        </w:tc>
      </w:tr>
      <w:tr w:rsidR="00F846D1" w:rsidRPr="00F846D1" w14:paraId="096A4207"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201" w14:textId="77777777" w:rsidR="00F846D1" w:rsidRPr="00F846D1" w:rsidRDefault="00F846D1" w:rsidP="00F846D1">
            <w:r w:rsidRPr="00F846D1">
              <w:t>Renal failure</w:t>
            </w:r>
          </w:p>
        </w:tc>
        <w:tc>
          <w:tcPr>
            <w:tcW w:w="4260" w:type="dxa"/>
            <w:tcBorders>
              <w:top w:val="single" w:sz="4" w:space="0" w:color="000000"/>
              <w:left w:val="single" w:sz="4" w:space="0" w:color="000000"/>
              <w:bottom w:val="single" w:sz="4" w:space="0" w:color="000000"/>
              <w:right w:val="single" w:sz="4" w:space="0" w:color="000000"/>
            </w:tcBorders>
            <w:hideMark/>
          </w:tcPr>
          <w:p w14:paraId="096A4202" w14:textId="77777777" w:rsidR="00F846D1" w:rsidRPr="00F846D1" w:rsidRDefault="00F846D1" w:rsidP="00F846D1">
            <w:r w:rsidRPr="00F846D1">
              <w:t>Diabetes and digestive and genitourinary disease</w:t>
            </w:r>
          </w:p>
          <w:p w14:paraId="096A4203" w14:textId="77777777" w:rsidR="00F846D1" w:rsidRPr="00F846D1" w:rsidRDefault="00F846D1" w:rsidP="00F846D1">
            <w:pPr>
              <w:numPr>
                <w:ilvl w:val="0"/>
                <w:numId w:val="8"/>
              </w:numPr>
            </w:pPr>
            <w:r w:rsidRPr="00F846D1">
              <w:t>Chronic kidney disease (stage 4) 0·104 (0·070–0·147)</w:t>
            </w:r>
          </w:p>
        </w:tc>
        <w:tc>
          <w:tcPr>
            <w:tcW w:w="1688" w:type="dxa"/>
            <w:tcBorders>
              <w:top w:val="single" w:sz="4" w:space="0" w:color="000000"/>
              <w:left w:val="single" w:sz="4" w:space="0" w:color="000000"/>
              <w:bottom w:val="single" w:sz="4" w:space="0" w:color="000000"/>
              <w:right w:val="single" w:sz="4" w:space="0" w:color="000000"/>
            </w:tcBorders>
          </w:tcPr>
          <w:p w14:paraId="096A4204" w14:textId="77777777" w:rsidR="00F846D1" w:rsidRPr="00F846D1" w:rsidRDefault="00F846D1" w:rsidP="00F846D1">
            <w:r w:rsidRPr="00F846D1">
              <w:t>-</w:t>
            </w:r>
          </w:p>
          <w:p w14:paraId="096A4205" w14:textId="77777777" w:rsidR="00F846D1" w:rsidRPr="00F846D1" w:rsidRDefault="00F846D1" w:rsidP="00F846D1"/>
        </w:tc>
        <w:tc>
          <w:tcPr>
            <w:tcW w:w="1440" w:type="dxa"/>
            <w:tcBorders>
              <w:top w:val="single" w:sz="4" w:space="0" w:color="000000"/>
              <w:left w:val="single" w:sz="4" w:space="0" w:color="000000"/>
              <w:bottom w:val="single" w:sz="4" w:space="0" w:color="000000"/>
              <w:right w:val="single" w:sz="4" w:space="0" w:color="000000"/>
            </w:tcBorders>
          </w:tcPr>
          <w:p w14:paraId="096A4206" w14:textId="77777777" w:rsidR="00F846D1" w:rsidRPr="00F846D1" w:rsidRDefault="00F846D1" w:rsidP="00F846D1">
            <w:r w:rsidRPr="00F846D1">
              <w:t>NA</w:t>
            </w:r>
          </w:p>
        </w:tc>
      </w:tr>
      <w:tr w:rsidR="00F846D1" w:rsidRPr="00F846D1" w14:paraId="096A420D"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208" w14:textId="77777777" w:rsidR="00F846D1" w:rsidRPr="00F846D1" w:rsidRDefault="00F846D1" w:rsidP="00F846D1">
            <w:r w:rsidRPr="00F846D1">
              <w:t xml:space="preserve">Cataract </w:t>
            </w:r>
          </w:p>
        </w:tc>
        <w:tc>
          <w:tcPr>
            <w:tcW w:w="4260" w:type="dxa"/>
            <w:tcBorders>
              <w:top w:val="single" w:sz="4" w:space="0" w:color="000000"/>
              <w:left w:val="single" w:sz="4" w:space="0" w:color="000000"/>
              <w:bottom w:val="single" w:sz="4" w:space="0" w:color="000000"/>
              <w:right w:val="single" w:sz="4" w:space="0" w:color="000000"/>
            </w:tcBorders>
            <w:hideMark/>
          </w:tcPr>
          <w:p w14:paraId="096A4209" w14:textId="77777777" w:rsidR="00F846D1" w:rsidRPr="00F846D1" w:rsidRDefault="00F846D1" w:rsidP="00F846D1">
            <w:r w:rsidRPr="00F846D1">
              <w:t>Distance vision</w:t>
            </w:r>
          </w:p>
          <w:p w14:paraId="096A420A" w14:textId="77777777" w:rsidR="00F846D1" w:rsidRPr="00F846D1" w:rsidRDefault="00F846D1" w:rsidP="00F846D1">
            <w:pPr>
              <w:numPr>
                <w:ilvl w:val="0"/>
                <w:numId w:val="9"/>
              </w:numPr>
            </w:pPr>
            <w:r w:rsidRPr="00F846D1">
              <w:t>Monocular impairment 0·017 (0·009–0·029)</w:t>
            </w:r>
          </w:p>
        </w:tc>
        <w:tc>
          <w:tcPr>
            <w:tcW w:w="1688" w:type="dxa"/>
            <w:tcBorders>
              <w:top w:val="single" w:sz="4" w:space="0" w:color="000000"/>
              <w:left w:val="single" w:sz="4" w:space="0" w:color="000000"/>
              <w:bottom w:val="single" w:sz="4" w:space="0" w:color="000000"/>
              <w:right w:val="single" w:sz="4" w:space="0" w:color="000000"/>
            </w:tcBorders>
          </w:tcPr>
          <w:p w14:paraId="096A420B" w14:textId="77777777" w:rsidR="00F846D1" w:rsidRPr="00F846D1" w:rsidRDefault="00F846D1" w:rsidP="00F846D1">
            <w:r w:rsidRPr="00F846D1">
              <w:t>-</w:t>
            </w:r>
          </w:p>
        </w:tc>
        <w:tc>
          <w:tcPr>
            <w:tcW w:w="1440" w:type="dxa"/>
            <w:tcBorders>
              <w:top w:val="single" w:sz="4" w:space="0" w:color="000000"/>
              <w:left w:val="single" w:sz="4" w:space="0" w:color="000000"/>
              <w:bottom w:val="single" w:sz="4" w:space="0" w:color="000000"/>
              <w:right w:val="single" w:sz="4" w:space="0" w:color="000000"/>
            </w:tcBorders>
          </w:tcPr>
          <w:p w14:paraId="096A420C" w14:textId="77777777" w:rsidR="00F846D1" w:rsidRPr="00F846D1" w:rsidRDefault="00F846D1" w:rsidP="00F846D1">
            <w:r w:rsidRPr="00F846D1">
              <w:t>NA</w:t>
            </w:r>
          </w:p>
        </w:tc>
      </w:tr>
      <w:tr w:rsidR="00F846D1" w:rsidRPr="00F846D1" w14:paraId="096A4215" w14:textId="77777777" w:rsidTr="006C49EF">
        <w:tc>
          <w:tcPr>
            <w:tcW w:w="1627" w:type="dxa"/>
            <w:tcBorders>
              <w:top w:val="single" w:sz="4" w:space="0" w:color="000000"/>
              <w:left w:val="single" w:sz="4" w:space="0" w:color="000000"/>
              <w:bottom w:val="single" w:sz="4" w:space="0" w:color="000000"/>
              <w:right w:val="single" w:sz="4" w:space="0" w:color="000000"/>
            </w:tcBorders>
            <w:hideMark/>
          </w:tcPr>
          <w:p w14:paraId="096A420E" w14:textId="77777777" w:rsidR="00F846D1" w:rsidRPr="00F846D1" w:rsidRDefault="00F846D1" w:rsidP="00F846D1">
            <w:r w:rsidRPr="00F846D1">
              <w:t>Depression</w:t>
            </w:r>
          </w:p>
        </w:tc>
        <w:tc>
          <w:tcPr>
            <w:tcW w:w="4260" w:type="dxa"/>
            <w:tcBorders>
              <w:top w:val="single" w:sz="4" w:space="0" w:color="000000"/>
              <w:left w:val="single" w:sz="4" w:space="0" w:color="000000"/>
              <w:bottom w:val="single" w:sz="4" w:space="0" w:color="000000"/>
              <w:right w:val="single" w:sz="4" w:space="0" w:color="000000"/>
            </w:tcBorders>
            <w:hideMark/>
          </w:tcPr>
          <w:p w14:paraId="096A420F" w14:textId="77777777" w:rsidR="00F846D1" w:rsidRPr="00F846D1" w:rsidRDefault="00F846D1" w:rsidP="00F846D1">
            <w:r w:rsidRPr="00F846D1">
              <w:t>Major depressive disorder</w:t>
            </w:r>
          </w:p>
          <w:p w14:paraId="096A4210" w14:textId="77777777" w:rsidR="00F846D1" w:rsidRPr="00F846D1" w:rsidRDefault="00F846D1" w:rsidP="00F846D1">
            <w:pPr>
              <w:numPr>
                <w:ilvl w:val="0"/>
                <w:numId w:val="9"/>
              </w:numPr>
            </w:pPr>
            <w:r w:rsidRPr="00F846D1">
              <w:t>Mild episode 0·145 (0·099–0·209)</w:t>
            </w:r>
          </w:p>
          <w:p w14:paraId="096A4211" w14:textId="77777777" w:rsidR="00F846D1" w:rsidRPr="00F846D1" w:rsidRDefault="00F846D1" w:rsidP="00F846D1">
            <w:pPr>
              <w:numPr>
                <w:ilvl w:val="0"/>
                <w:numId w:val="9"/>
              </w:numPr>
            </w:pPr>
            <w:r w:rsidRPr="00F846D1">
              <w:t>Moderate episode 0·396 (0·267–0·531)</w:t>
            </w:r>
          </w:p>
          <w:p w14:paraId="096A4212" w14:textId="77777777" w:rsidR="00F846D1" w:rsidRPr="00F846D1" w:rsidRDefault="00F846D1" w:rsidP="00F846D1">
            <w:pPr>
              <w:numPr>
                <w:ilvl w:val="0"/>
                <w:numId w:val="9"/>
              </w:numPr>
            </w:pPr>
            <w:r w:rsidRPr="00F846D1">
              <w:t>Severe episode 0·658 (0·477–0·807)</w:t>
            </w:r>
          </w:p>
        </w:tc>
        <w:tc>
          <w:tcPr>
            <w:tcW w:w="1688" w:type="dxa"/>
            <w:tcBorders>
              <w:top w:val="single" w:sz="4" w:space="0" w:color="000000"/>
              <w:left w:val="single" w:sz="4" w:space="0" w:color="000000"/>
              <w:bottom w:val="single" w:sz="4" w:space="0" w:color="000000"/>
              <w:right w:val="single" w:sz="4" w:space="0" w:color="000000"/>
            </w:tcBorders>
          </w:tcPr>
          <w:p w14:paraId="096A4213" w14:textId="77777777" w:rsidR="00F846D1" w:rsidRPr="00F846D1" w:rsidRDefault="00F846D1" w:rsidP="00F846D1">
            <w:r w:rsidRPr="00F846D1">
              <w:t>-</w:t>
            </w:r>
          </w:p>
        </w:tc>
        <w:tc>
          <w:tcPr>
            <w:tcW w:w="1440" w:type="dxa"/>
            <w:tcBorders>
              <w:top w:val="single" w:sz="4" w:space="0" w:color="000000"/>
              <w:left w:val="single" w:sz="4" w:space="0" w:color="000000"/>
              <w:bottom w:val="single" w:sz="4" w:space="0" w:color="000000"/>
              <w:right w:val="single" w:sz="4" w:space="0" w:color="000000"/>
            </w:tcBorders>
          </w:tcPr>
          <w:p w14:paraId="096A4214" w14:textId="77777777" w:rsidR="00F846D1" w:rsidRPr="00F846D1" w:rsidRDefault="00F846D1" w:rsidP="00F846D1">
            <w:r w:rsidRPr="00F846D1">
              <w:t>NA</w:t>
            </w:r>
          </w:p>
        </w:tc>
      </w:tr>
    </w:tbl>
    <w:p w14:paraId="096A4216" w14:textId="77777777" w:rsidR="00F846D1" w:rsidRPr="00F846D1" w:rsidRDefault="00F846D1" w:rsidP="00F846D1">
      <w:pPr>
        <w:spacing w:line="256" w:lineRule="auto"/>
        <w:rPr>
          <w:rFonts w:ascii="Calibri" w:eastAsia="Calibri" w:hAnsi="Calibri" w:cs="Calibri"/>
          <w:lang w:eastAsia="en-GB"/>
        </w:rPr>
      </w:pPr>
    </w:p>
    <w:p w14:paraId="096A4217" w14:textId="77777777" w:rsidR="00F846D1" w:rsidRP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bookmarkStart w:id="21" w:name="_heading=h.ba8xluxi0vky"/>
      <w:bookmarkEnd w:id="21"/>
      <w:r w:rsidRPr="00F846D1">
        <w:rPr>
          <w:rFonts w:ascii="Calibri Light" w:eastAsia="Times New Roman" w:hAnsi="Calibri Light" w:cs="Times New Roman"/>
          <w:color w:val="2F5496" w:themeColor="accent1" w:themeShade="BF"/>
          <w:sz w:val="26"/>
          <w:szCs w:val="26"/>
          <w:lang w:eastAsia="en-GB"/>
        </w:rPr>
        <w:t>A6: Headroom analysis</w:t>
      </w:r>
    </w:p>
    <w:p w14:paraId="096A4218"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For the headroom analysis we first ran the model for both BA and usual care without including any incremental costs of BA (over and above usual care costs). Second, the expected incremental net monetary benefit (INMB) of the BA option was calculated. This is the gain in overall health from BA expressed in monetary terms:</w:t>
      </w:r>
    </w:p>
    <w:p w14:paraId="096A4219" w14:textId="77777777" w:rsidR="00F846D1" w:rsidRPr="00F846D1" w:rsidRDefault="00F846D1" w:rsidP="00F846D1">
      <w:pPr>
        <w:spacing w:line="256" w:lineRule="auto"/>
        <w:jc w:val="center"/>
        <w:rPr>
          <w:rFonts w:ascii="Calibri" w:eastAsia="Calibri" w:hAnsi="Calibri" w:cs="Calibri"/>
          <w:lang w:eastAsia="en-GB"/>
        </w:rPr>
      </w:pPr>
      <w:r w:rsidRPr="00F846D1">
        <w:rPr>
          <w:rFonts w:ascii="Calibri" w:eastAsia="Calibri" w:hAnsi="Calibri" w:cs="Calibri"/>
          <w:lang w:eastAsia="en-GB"/>
        </w:rPr>
        <w:t xml:space="preserve">INMB = ΔDALY*k – </w:t>
      </w:r>
      <w:proofErr w:type="spellStart"/>
      <w:r w:rsidRPr="00F846D1">
        <w:rPr>
          <w:rFonts w:ascii="Calibri" w:eastAsia="Calibri" w:hAnsi="Calibri" w:cs="Calibri"/>
          <w:lang w:eastAsia="en-GB"/>
        </w:rPr>
        <w:t>ΔTotalCost</w:t>
      </w:r>
      <w:proofErr w:type="spellEnd"/>
    </w:p>
    <w:p w14:paraId="096A421A"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Where ΔDALY is the additional DALYs averted with BA, </w:t>
      </w:r>
      <w:r w:rsidRPr="00F846D1">
        <w:rPr>
          <w:rFonts w:ascii="Calibri" w:eastAsia="Calibri" w:hAnsi="Calibri" w:cs="Calibri"/>
          <w:i/>
          <w:iCs/>
          <w:lang w:eastAsia="en-GB"/>
        </w:rPr>
        <w:t>k</w:t>
      </w:r>
      <w:r w:rsidRPr="00F846D1">
        <w:rPr>
          <w:rFonts w:ascii="Calibri" w:eastAsia="Calibri" w:hAnsi="Calibri" w:cs="Calibri"/>
          <w:lang w:eastAsia="en-GB"/>
        </w:rPr>
        <w:t xml:space="preserve"> is the marginal productivity of the Pakistani health system and </w:t>
      </w:r>
      <w:proofErr w:type="spellStart"/>
      <w:r w:rsidRPr="00F846D1">
        <w:rPr>
          <w:rFonts w:ascii="Calibri" w:eastAsia="Calibri" w:hAnsi="Calibri" w:cs="Calibri"/>
          <w:lang w:eastAsia="en-GB"/>
        </w:rPr>
        <w:t>ΔTotalCost</w:t>
      </w:r>
      <w:proofErr w:type="spellEnd"/>
      <w:r w:rsidRPr="00F846D1">
        <w:rPr>
          <w:rFonts w:ascii="Calibri" w:eastAsia="Calibri" w:hAnsi="Calibri" w:cs="Calibri"/>
          <w:lang w:eastAsia="en-GB"/>
        </w:rPr>
        <w:t xml:space="preserve"> are the additional costs with BA (excluding BA specific treatment costs). Headroom analysis involves finding the cost of the BA intervention (</w:t>
      </w:r>
      <w:proofErr w:type="spellStart"/>
      <w:r w:rsidRPr="00F846D1">
        <w:rPr>
          <w:rFonts w:ascii="Calibri" w:eastAsia="Calibri" w:hAnsi="Calibri" w:cs="Calibri"/>
          <w:lang w:eastAsia="en-GB"/>
        </w:rPr>
        <w:t>Cost</w:t>
      </w:r>
      <w:r w:rsidRPr="00F846D1">
        <w:rPr>
          <w:rFonts w:ascii="Calibri" w:eastAsia="Calibri" w:hAnsi="Calibri" w:cs="Calibri"/>
          <w:vertAlign w:val="superscript"/>
          <w:lang w:eastAsia="en-GB"/>
        </w:rPr>
        <w:t>BA</w:t>
      </w:r>
      <w:proofErr w:type="spellEnd"/>
      <w:r w:rsidRPr="00F846D1">
        <w:rPr>
          <w:rFonts w:ascii="Calibri" w:eastAsia="Calibri" w:hAnsi="Calibri" w:cs="Calibri"/>
          <w:lang w:eastAsia="en-GB"/>
        </w:rPr>
        <w:t>) at which INMB = 0. This is given by:</w:t>
      </w:r>
    </w:p>
    <w:p w14:paraId="096A421B" w14:textId="77777777" w:rsidR="00F846D1" w:rsidRPr="00F846D1" w:rsidRDefault="00F846D1" w:rsidP="00F846D1">
      <w:pPr>
        <w:spacing w:line="256" w:lineRule="auto"/>
        <w:jc w:val="center"/>
        <w:rPr>
          <w:rFonts w:ascii="Calibri" w:eastAsia="Calibri" w:hAnsi="Calibri" w:cs="Calibri"/>
          <w:lang w:eastAsia="en-GB"/>
        </w:rPr>
      </w:pPr>
      <w:r w:rsidRPr="00F846D1">
        <w:rPr>
          <w:rFonts w:ascii="Calibri" w:eastAsia="Calibri" w:hAnsi="Calibri" w:cs="Calibri"/>
          <w:lang w:eastAsia="en-GB"/>
        </w:rPr>
        <w:t xml:space="preserve">INMB - </w:t>
      </w:r>
      <w:proofErr w:type="spellStart"/>
      <w:r w:rsidRPr="00F846D1">
        <w:rPr>
          <w:rFonts w:ascii="Calibri" w:eastAsia="Calibri" w:hAnsi="Calibri" w:cs="Calibri"/>
          <w:lang w:eastAsia="en-GB"/>
        </w:rPr>
        <w:t>Episodes</w:t>
      </w:r>
      <w:r w:rsidRPr="00F846D1">
        <w:rPr>
          <w:rFonts w:ascii="Calibri" w:eastAsia="Calibri" w:hAnsi="Calibri" w:cs="Calibri"/>
          <w:vertAlign w:val="superscript"/>
          <w:lang w:eastAsia="en-GB"/>
        </w:rPr>
        <w:t>BA</w:t>
      </w:r>
      <w:proofErr w:type="spellEnd"/>
      <w:r w:rsidRPr="00F846D1">
        <w:rPr>
          <w:rFonts w:ascii="Calibri" w:eastAsia="Calibri" w:hAnsi="Calibri" w:cs="Calibri"/>
          <w:lang w:eastAsia="en-GB"/>
        </w:rPr>
        <w:t xml:space="preserve"> * </w:t>
      </w:r>
      <w:proofErr w:type="spellStart"/>
      <w:r w:rsidRPr="00F846D1">
        <w:rPr>
          <w:rFonts w:ascii="Calibri" w:eastAsia="Calibri" w:hAnsi="Calibri" w:cs="Calibri"/>
          <w:lang w:eastAsia="en-GB"/>
        </w:rPr>
        <w:t>Cost</w:t>
      </w:r>
      <w:r w:rsidRPr="00F846D1">
        <w:rPr>
          <w:rFonts w:ascii="Calibri" w:eastAsia="Calibri" w:hAnsi="Calibri" w:cs="Calibri"/>
          <w:vertAlign w:val="superscript"/>
          <w:lang w:eastAsia="en-GB"/>
        </w:rPr>
        <w:t>BA</w:t>
      </w:r>
      <w:proofErr w:type="spellEnd"/>
      <w:r w:rsidRPr="00F846D1">
        <w:rPr>
          <w:rFonts w:ascii="Calibri" w:eastAsia="Calibri" w:hAnsi="Calibri" w:cs="Calibri"/>
          <w:vertAlign w:val="superscript"/>
          <w:lang w:eastAsia="en-GB"/>
        </w:rPr>
        <w:t xml:space="preserve"> </w:t>
      </w:r>
      <w:r w:rsidRPr="00F846D1">
        <w:rPr>
          <w:rFonts w:ascii="Calibri" w:eastAsia="Calibri" w:hAnsi="Calibri" w:cs="Calibri"/>
          <w:lang w:eastAsia="en-GB"/>
        </w:rPr>
        <w:t>= 0</w:t>
      </w:r>
    </w:p>
    <w:p w14:paraId="096A421C" w14:textId="77777777" w:rsidR="00F846D1" w:rsidRPr="00F846D1" w:rsidRDefault="00F846D1" w:rsidP="00F846D1">
      <w:pPr>
        <w:spacing w:line="256" w:lineRule="auto"/>
        <w:jc w:val="center"/>
        <w:rPr>
          <w:rFonts w:ascii="Calibri" w:eastAsia="Calibri" w:hAnsi="Calibri" w:cs="Calibri"/>
          <w:lang w:eastAsia="en-GB"/>
        </w:rPr>
      </w:pPr>
      <w:proofErr w:type="spellStart"/>
      <w:r w:rsidRPr="00F846D1">
        <w:rPr>
          <w:rFonts w:ascii="Calibri" w:eastAsia="Calibri" w:hAnsi="Calibri" w:cs="Calibri"/>
          <w:lang w:eastAsia="en-GB"/>
        </w:rPr>
        <w:t>Cost</w:t>
      </w:r>
      <w:r w:rsidRPr="00F846D1">
        <w:rPr>
          <w:rFonts w:ascii="Calibri" w:eastAsia="Calibri" w:hAnsi="Calibri" w:cs="Calibri"/>
          <w:vertAlign w:val="superscript"/>
          <w:lang w:eastAsia="en-GB"/>
        </w:rPr>
        <w:t>BA</w:t>
      </w:r>
      <w:proofErr w:type="spellEnd"/>
      <w:r w:rsidRPr="00F846D1">
        <w:rPr>
          <w:rFonts w:ascii="Calibri" w:eastAsia="Calibri" w:hAnsi="Calibri" w:cs="Calibri"/>
          <w:vertAlign w:val="superscript"/>
          <w:lang w:eastAsia="en-GB"/>
        </w:rPr>
        <w:t xml:space="preserve"> </w:t>
      </w:r>
      <w:r w:rsidRPr="00F846D1">
        <w:rPr>
          <w:rFonts w:ascii="Calibri" w:eastAsia="Calibri" w:hAnsi="Calibri" w:cs="Calibri"/>
          <w:lang w:eastAsia="en-GB"/>
        </w:rPr>
        <w:t xml:space="preserve">= INMB/ </w:t>
      </w:r>
      <w:proofErr w:type="spellStart"/>
      <w:r w:rsidRPr="00F846D1">
        <w:rPr>
          <w:rFonts w:ascii="Calibri" w:eastAsia="Calibri" w:hAnsi="Calibri" w:cs="Calibri"/>
          <w:lang w:eastAsia="en-GB"/>
        </w:rPr>
        <w:t>Episodes</w:t>
      </w:r>
      <w:r w:rsidRPr="00F846D1">
        <w:rPr>
          <w:rFonts w:ascii="Calibri" w:eastAsia="Calibri" w:hAnsi="Calibri" w:cs="Calibri"/>
          <w:vertAlign w:val="superscript"/>
          <w:lang w:eastAsia="en-GB"/>
        </w:rPr>
        <w:t>BA</w:t>
      </w:r>
      <w:proofErr w:type="spellEnd"/>
    </w:p>
    <w:p w14:paraId="096A421D"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In the model patients with repeated depressive episodes are assumed to receive ongoing treatment with the treatment they were initially allocated to. Therefore, </w:t>
      </w:r>
      <w:proofErr w:type="spellStart"/>
      <w:r w:rsidRPr="00F846D1">
        <w:rPr>
          <w:rFonts w:ascii="Calibri" w:eastAsia="Calibri" w:hAnsi="Calibri" w:cs="Calibri"/>
          <w:lang w:eastAsia="en-GB"/>
        </w:rPr>
        <w:t>Episodes</w:t>
      </w:r>
      <w:r w:rsidRPr="00F846D1">
        <w:rPr>
          <w:rFonts w:ascii="Calibri" w:eastAsia="Calibri" w:hAnsi="Calibri" w:cs="Calibri"/>
          <w:vertAlign w:val="superscript"/>
          <w:lang w:eastAsia="en-GB"/>
        </w:rPr>
        <w:t>BA</w:t>
      </w:r>
      <w:proofErr w:type="spellEnd"/>
      <w:r w:rsidRPr="00F846D1">
        <w:rPr>
          <w:rFonts w:ascii="Calibri" w:eastAsia="Calibri" w:hAnsi="Calibri" w:cs="Calibri"/>
          <w:lang w:eastAsia="en-GB"/>
        </w:rPr>
        <w:t xml:space="preserve"> represents the number of depressive episodes in the BA arm discounted to present value to adjust for the timing of these costs. We estimated INMB and </w:t>
      </w:r>
      <w:proofErr w:type="spellStart"/>
      <w:r w:rsidRPr="00F846D1">
        <w:rPr>
          <w:rFonts w:ascii="Calibri" w:eastAsia="Calibri" w:hAnsi="Calibri" w:cs="Calibri"/>
          <w:lang w:eastAsia="en-GB"/>
        </w:rPr>
        <w:t>Episodes</w:t>
      </w:r>
      <w:r w:rsidRPr="00F846D1">
        <w:rPr>
          <w:rFonts w:ascii="Calibri" w:eastAsia="Calibri" w:hAnsi="Calibri" w:cs="Calibri"/>
          <w:vertAlign w:val="superscript"/>
          <w:lang w:eastAsia="en-GB"/>
        </w:rPr>
        <w:t>BA</w:t>
      </w:r>
      <w:proofErr w:type="spellEnd"/>
      <w:r w:rsidRPr="00F846D1">
        <w:rPr>
          <w:rFonts w:ascii="Calibri" w:eastAsia="Calibri" w:hAnsi="Calibri" w:cs="Calibri"/>
          <w:lang w:eastAsia="en-GB"/>
        </w:rPr>
        <w:t xml:space="preserve"> using the model. To propagate uncertainty in the input parameters we repeated this for 1000 PSA samples.</w:t>
      </w:r>
    </w:p>
    <w:p w14:paraId="096A421E" w14:textId="77777777" w:rsidR="00F846D1" w:rsidRPr="00F846D1" w:rsidRDefault="00F846D1" w:rsidP="00F846D1">
      <w:pPr>
        <w:keepNext/>
        <w:keepLines/>
        <w:spacing w:before="40" w:after="0" w:line="256" w:lineRule="auto"/>
        <w:outlineLvl w:val="1"/>
        <w:rPr>
          <w:rFonts w:ascii="Calibri Light" w:eastAsia="Times New Roman" w:hAnsi="Calibri Light" w:cs="Times New Roman"/>
          <w:color w:val="2F5496" w:themeColor="accent1" w:themeShade="BF"/>
          <w:sz w:val="26"/>
          <w:szCs w:val="26"/>
          <w:lang w:eastAsia="en-GB"/>
        </w:rPr>
      </w:pPr>
      <w:r w:rsidRPr="00F846D1">
        <w:rPr>
          <w:rFonts w:ascii="Calibri Light" w:eastAsia="Times New Roman" w:hAnsi="Calibri Light" w:cs="Times New Roman"/>
          <w:color w:val="2F5496" w:themeColor="accent1" w:themeShade="BF"/>
          <w:sz w:val="26"/>
          <w:szCs w:val="26"/>
          <w:lang w:eastAsia="en-GB"/>
        </w:rPr>
        <w:lastRenderedPageBreak/>
        <w:t>A7: Value of information analysis</w:t>
      </w:r>
    </w:p>
    <w:p w14:paraId="096A421F" w14:textId="186147F3"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VOI calculates this probability of making a “wrong” decision (i.e. recommending something which is not actually cost-effective) in addition to the health consequences associated with “wrong” decisions. Jointly this allows the quantification of the maximum value of gathering further evidence to remove uncertainty and can be used to guide research decisions. Different components of a model will be associated with different degrees of uncertainty and some may be more important in the final uncertainty in whether BA is cost-effective. Expected value of partial perfect information (EVPPI) methods allow analysts to quantify the influence of single parameters or groups of parameters </w:t>
      </w:r>
      <w:r w:rsidRPr="00F846D1">
        <w:rPr>
          <w:rFonts w:ascii="Calibri" w:eastAsia="Calibri" w:hAnsi="Calibri" w:cs="Calibri"/>
          <w:lang w:eastAsia="en-GB"/>
        </w:rPr>
        <w:fldChar w:fldCharType="begin">
          <w:fldData xml:space="preserve">PEVuZE5vdGU+PENpdGU+PEF1dGhvcj5CcmlnZ3M8L0F1dGhvcj48WWVhcj4yMDA2PC9ZZWFyPjxS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</w:fldData>
        </w:fldChar>
      </w:r>
      <w:r w:rsidR="000906CF">
        <w:rPr>
          <w:rFonts w:ascii="Calibri" w:eastAsia="Calibri" w:hAnsi="Calibri" w:cs="Calibri"/>
          <w:lang w:eastAsia="en-GB"/>
        </w:rPr>
        <w:instrText xml:space="preserve"> ADDIN EN.CITE </w:instrText>
      </w:r>
      <w:r w:rsidR="000906CF">
        <w:rPr>
          <w:rFonts w:ascii="Calibri" w:eastAsia="Calibri" w:hAnsi="Calibri" w:cs="Calibri"/>
          <w:lang w:eastAsia="en-GB"/>
        </w:rPr>
        <w:fldChar w:fldCharType="begin">
          <w:fldData xml:space="preserve">PEVuZE5vdGU+PENpdGU+PEF1dGhvcj5CcmlnZ3M8L0F1dGhvcj48WWVhcj4yMDA2PC9ZZWFyPjxS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</w:fldData>
        </w:fldChar>
      </w:r>
      <w:r w:rsidR="000906CF">
        <w:rPr>
          <w:rFonts w:ascii="Calibri" w:eastAsia="Calibri" w:hAnsi="Calibri" w:cs="Calibri"/>
          <w:lang w:eastAsia="en-GB"/>
        </w:rPr>
        <w:instrText xml:space="preserve"> ADDIN EN.CITE.DATA </w:instrText>
      </w:r>
      <w:r w:rsidR="000906CF">
        <w:rPr>
          <w:rFonts w:ascii="Calibri" w:eastAsia="Calibri" w:hAnsi="Calibri" w:cs="Calibri"/>
          <w:lang w:eastAsia="en-GB"/>
        </w:rPr>
      </w:r>
      <w:r w:rsidR="000906CF">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0906CF">
        <w:rPr>
          <w:rFonts w:ascii="Calibri" w:eastAsia="Calibri" w:hAnsi="Calibri" w:cs="Calibri"/>
          <w:noProof/>
          <w:lang w:eastAsia="en-GB"/>
        </w:rPr>
        <w:t>(17-19)</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In the case of </w:t>
      </w:r>
      <w:proofErr w:type="spellStart"/>
      <w:r w:rsidRPr="00F846D1">
        <w:rPr>
          <w:rFonts w:ascii="Calibri" w:eastAsia="Calibri" w:hAnsi="Calibri" w:cs="Calibri"/>
          <w:lang w:eastAsia="en-GB"/>
        </w:rPr>
        <w:t>DiaDeM</w:t>
      </w:r>
      <w:proofErr w:type="spellEnd"/>
      <w:r w:rsidRPr="00F846D1">
        <w:rPr>
          <w:rFonts w:ascii="Calibri" w:eastAsia="Calibri" w:hAnsi="Calibri" w:cs="Calibri"/>
          <w:lang w:eastAsia="en-GB"/>
        </w:rPr>
        <w:t xml:space="preserve">, we use EVPPI to compare the value of resolving uncertainty in 21 parameter groups, to identify those which are potentially most important to consider collecting additional evidence on in the </w:t>
      </w:r>
      <w:proofErr w:type="spellStart"/>
      <w:r w:rsidRPr="00F846D1">
        <w:rPr>
          <w:rFonts w:ascii="Calibri" w:eastAsia="Calibri" w:hAnsi="Calibri" w:cs="Calibri"/>
          <w:lang w:eastAsia="en-GB"/>
        </w:rPr>
        <w:t>DiaDeM</w:t>
      </w:r>
      <w:proofErr w:type="spellEnd"/>
      <w:r w:rsidRPr="00F846D1">
        <w:rPr>
          <w:rFonts w:ascii="Calibri" w:eastAsia="Calibri" w:hAnsi="Calibri" w:cs="Calibri"/>
          <w:lang w:eastAsia="en-GB"/>
        </w:rPr>
        <w:t xml:space="preserve"> trial. The groups investigated are listed below.</w:t>
      </w:r>
    </w:p>
    <w:p w14:paraId="096A4220" w14:textId="77777777" w:rsidR="00F846D1" w:rsidRPr="00F846D1" w:rsidRDefault="00F846D1" w:rsidP="00F846D1">
      <w:pPr>
        <w:keepNext/>
        <w:spacing w:after="200" w:line="240" w:lineRule="auto"/>
        <w:rPr>
          <w:rFonts w:ascii="Calibri" w:eastAsia="Calibri" w:hAnsi="Calibri" w:cs="Calibri"/>
          <w:i/>
          <w:iCs/>
          <w:color w:val="44546A" w:themeColor="text2"/>
          <w:sz w:val="18"/>
          <w:szCs w:val="18"/>
          <w:lang w:eastAsia="en-GB"/>
        </w:rPr>
      </w:pPr>
      <w:bookmarkStart w:id="22" w:name="_Ref161675030"/>
      <w:r w:rsidRPr="00F846D1">
        <w:rPr>
          <w:rFonts w:ascii="Calibri" w:eastAsia="Calibri" w:hAnsi="Calibri" w:cs="Calibri"/>
          <w:i/>
          <w:iCs/>
          <w:color w:val="44546A" w:themeColor="text2"/>
          <w:sz w:val="18"/>
          <w:szCs w:val="18"/>
          <w:lang w:eastAsia="en-GB"/>
        </w:rPr>
        <w:t>Table A7.</w:t>
      </w:r>
      <w:r w:rsidRPr="00F846D1">
        <w:rPr>
          <w:rFonts w:ascii="Calibri" w:eastAsia="Calibri" w:hAnsi="Calibri" w:cs="Calibri"/>
          <w:i/>
          <w:iCs/>
          <w:color w:val="44546A" w:themeColor="text2"/>
          <w:sz w:val="18"/>
          <w:szCs w:val="18"/>
          <w:lang w:eastAsia="en-GB"/>
        </w:rPr>
        <w:fldChar w:fldCharType="begin"/>
      </w:r>
      <w:r w:rsidRPr="00F846D1">
        <w:rPr>
          <w:rFonts w:ascii="Calibri" w:eastAsia="Calibri" w:hAnsi="Calibri" w:cs="Calibri"/>
          <w:i/>
          <w:iCs/>
          <w:color w:val="44546A" w:themeColor="text2"/>
          <w:sz w:val="18"/>
          <w:szCs w:val="18"/>
          <w:lang w:eastAsia="en-GB"/>
        </w:rPr>
        <w:instrText xml:space="preserve"> SEQ Table \* ARABIC </w:instrText>
      </w:r>
      <w:r w:rsidRPr="00F846D1">
        <w:rPr>
          <w:rFonts w:ascii="Calibri" w:eastAsia="Calibri" w:hAnsi="Calibri" w:cs="Calibri"/>
          <w:i/>
          <w:iCs/>
          <w:color w:val="44546A" w:themeColor="text2"/>
          <w:sz w:val="18"/>
          <w:szCs w:val="18"/>
          <w:lang w:eastAsia="en-GB"/>
        </w:rPr>
        <w:fldChar w:fldCharType="separate"/>
      </w:r>
      <w:r w:rsidRPr="00F846D1">
        <w:rPr>
          <w:rFonts w:ascii="Calibri" w:eastAsia="Calibri" w:hAnsi="Calibri" w:cs="Calibri"/>
          <w:i/>
          <w:iCs/>
          <w:noProof/>
          <w:color w:val="44546A" w:themeColor="text2"/>
          <w:sz w:val="18"/>
          <w:szCs w:val="18"/>
          <w:lang w:eastAsia="en-GB"/>
        </w:rPr>
        <w:t>1</w:t>
      </w:r>
      <w:r w:rsidRPr="00F846D1">
        <w:rPr>
          <w:rFonts w:ascii="Calibri" w:eastAsia="Calibri" w:hAnsi="Calibri" w:cs="Calibri"/>
          <w:i/>
          <w:iCs/>
          <w:noProof/>
          <w:color w:val="44546A" w:themeColor="text2"/>
          <w:sz w:val="18"/>
          <w:szCs w:val="18"/>
          <w:lang w:eastAsia="en-GB"/>
        </w:rPr>
        <w:fldChar w:fldCharType="end"/>
      </w:r>
      <w:bookmarkEnd w:id="22"/>
      <w:r w:rsidRPr="00F846D1">
        <w:rPr>
          <w:rFonts w:ascii="Calibri" w:eastAsia="Calibri" w:hAnsi="Calibri" w:cs="Calibri"/>
          <w:i/>
          <w:iCs/>
          <w:color w:val="44546A" w:themeColor="text2"/>
          <w:sz w:val="18"/>
          <w:szCs w:val="18"/>
          <w:lang w:eastAsia="en-GB"/>
        </w:rPr>
        <w:t xml:space="preserve">: Parameters and groups of parameters assessed in the value of information analysis. All parameters are grouped by the trial duration required to provide substantial observation. </w:t>
      </w:r>
      <w:r w:rsidR="0035294D" w:rsidRPr="0035294D">
        <w:rPr>
          <w:rFonts w:ascii="Calibri" w:eastAsia="Calibri" w:hAnsi="Calibri" w:cs="Calibri"/>
          <w:i/>
          <w:iCs/>
          <w:color w:val="44546A" w:themeColor="text2"/>
          <w:sz w:val="18"/>
          <w:szCs w:val="18"/>
          <w:lang w:eastAsia="en-GB"/>
        </w:rPr>
        <w:t xml:space="preserve">HbA1c = </w:t>
      </w:r>
      <w:proofErr w:type="spellStart"/>
      <w:r w:rsidR="0035294D" w:rsidRPr="0035294D">
        <w:rPr>
          <w:rFonts w:ascii="Calibri" w:eastAsia="Calibri" w:hAnsi="Calibri" w:cs="Calibri"/>
          <w:i/>
          <w:iCs/>
          <w:color w:val="44546A" w:themeColor="text2"/>
          <w:sz w:val="18"/>
          <w:szCs w:val="18"/>
          <w:lang w:eastAsia="en-GB"/>
        </w:rPr>
        <w:t>hemoglobin</w:t>
      </w:r>
      <w:proofErr w:type="spellEnd"/>
      <w:r w:rsidR="0035294D" w:rsidRPr="0035294D">
        <w:rPr>
          <w:rFonts w:ascii="Calibri" w:eastAsia="Calibri" w:hAnsi="Calibri" w:cs="Calibri"/>
          <w:i/>
          <w:iCs/>
          <w:color w:val="44546A" w:themeColor="text2"/>
          <w:sz w:val="18"/>
          <w:szCs w:val="18"/>
          <w:lang w:eastAsia="en-GB"/>
        </w:rPr>
        <w:t xml:space="preserve"> A1c, LDL = low density lipoprotein, HDL = high density lipoprotein, PHQ-9 = Patient Health Questionnaire-9.</w:t>
      </w:r>
    </w:p>
    <w:tbl>
      <w:tblPr>
        <w:tblStyle w:val="TableGrid"/>
        <w:tblW w:w="0" w:type="auto"/>
        <w:tblLook w:val="04A0" w:firstRow="1" w:lastRow="0" w:firstColumn="1" w:lastColumn="0" w:noHBand="0" w:noVBand="1"/>
      </w:tblPr>
      <w:tblGrid>
        <w:gridCol w:w="1413"/>
        <w:gridCol w:w="4819"/>
        <w:gridCol w:w="1418"/>
      </w:tblGrid>
      <w:tr w:rsidR="00F846D1" w:rsidRPr="00F846D1" w14:paraId="096A4224" w14:textId="77777777" w:rsidTr="006C49EF">
        <w:tc>
          <w:tcPr>
            <w:tcW w:w="1413" w:type="dxa"/>
          </w:tcPr>
          <w:p w14:paraId="096A4221" w14:textId="77777777" w:rsidR="00F846D1" w:rsidRPr="00F846D1" w:rsidRDefault="00F846D1" w:rsidP="00F846D1">
            <w:pPr>
              <w:rPr>
                <w:b/>
                <w:bCs/>
              </w:rPr>
            </w:pPr>
            <w:r w:rsidRPr="00F846D1">
              <w:rPr>
                <w:b/>
                <w:bCs/>
              </w:rPr>
              <w:t>Follow up required</w:t>
            </w:r>
          </w:p>
        </w:tc>
        <w:tc>
          <w:tcPr>
            <w:tcW w:w="4819" w:type="dxa"/>
          </w:tcPr>
          <w:p w14:paraId="096A4222" w14:textId="77777777" w:rsidR="00F846D1" w:rsidRPr="00F846D1" w:rsidRDefault="00F846D1" w:rsidP="00F846D1">
            <w:pPr>
              <w:rPr>
                <w:b/>
                <w:bCs/>
              </w:rPr>
            </w:pPr>
            <w:r w:rsidRPr="00F846D1">
              <w:rPr>
                <w:b/>
                <w:bCs/>
              </w:rPr>
              <w:t>Name of parameter / parameter group</w:t>
            </w:r>
          </w:p>
        </w:tc>
        <w:tc>
          <w:tcPr>
            <w:tcW w:w="1418" w:type="dxa"/>
          </w:tcPr>
          <w:p w14:paraId="096A4223" w14:textId="77777777" w:rsidR="00F846D1" w:rsidRPr="00F846D1" w:rsidRDefault="00F846D1" w:rsidP="00F846D1">
            <w:pPr>
              <w:jc w:val="center"/>
              <w:rPr>
                <w:b/>
                <w:bCs/>
              </w:rPr>
            </w:pPr>
            <w:r w:rsidRPr="00F846D1">
              <w:rPr>
                <w:b/>
                <w:bCs/>
              </w:rPr>
              <w:t>Number of parameters</w:t>
            </w:r>
          </w:p>
        </w:tc>
      </w:tr>
      <w:tr w:rsidR="00F846D1" w:rsidRPr="00F846D1" w14:paraId="096A4230" w14:textId="77777777" w:rsidTr="006C49EF">
        <w:tc>
          <w:tcPr>
            <w:tcW w:w="1413" w:type="dxa"/>
          </w:tcPr>
          <w:p w14:paraId="096A4225" w14:textId="77777777" w:rsidR="00F846D1" w:rsidRPr="00F846D1" w:rsidRDefault="00F846D1" w:rsidP="00F846D1">
            <w:r w:rsidRPr="00F846D1">
              <w:t>Short term</w:t>
            </w:r>
          </w:p>
        </w:tc>
        <w:tc>
          <w:tcPr>
            <w:tcW w:w="4819" w:type="dxa"/>
          </w:tcPr>
          <w:p w14:paraId="096A4226" w14:textId="77777777" w:rsidR="00F846D1" w:rsidRPr="00F846D1" w:rsidRDefault="00F846D1" w:rsidP="00F846D1">
            <w:r w:rsidRPr="00F846D1">
              <w:t xml:space="preserve">- BA treatment effect </w:t>
            </w:r>
          </w:p>
          <w:p w14:paraId="096A4227" w14:textId="77777777" w:rsidR="00F846D1" w:rsidRPr="00F846D1" w:rsidRDefault="00F846D1" w:rsidP="00F846D1">
            <w:r w:rsidRPr="00F846D1">
              <w:t>- PHQ-</w:t>
            </w:r>
            <w:proofErr w:type="gramStart"/>
            <w:r w:rsidRPr="00F846D1">
              <w:t>9 time</w:t>
            </w:r>
            <w:proofErr w:type="gramEnd"/>
            <w:r w:rsidRPr="00F846D1">
              <w:t xml:space="preserve"> path with usual care </w:t>
            </w:r>
          </w:p>
          <w:p w14:paraId="096A4228" w14:textId="77777777" w:rsidR="00F846D1" w:rsidRPr="00F846D1" w:rsidRDefault="00F846D1" w:rsidP="00F846D1">
            <w:r w:rsidRPr="00F846D1">
              <w:t xml:space="preserve">- </w:t>
            </w:r>
            <w:bookmarkStart w:id="23" w:name="_Hlk161675118"/>
            <w:r w:rsidRPr="00F846D1">
              <w:t xml:space="preserve">Effect of depression on diabetes </w:t>
            </w:r>
            <w:bookmarkEnd w:id="23"/>
          </w:p>
          <w:p w14:paraId="096A4229" w14:textId="77777777" w:rsidR="00F846D1" w:rsidRPr="00F846D1" w:rsidRDefault="00F846D1" w:rsidP="00F846D1">
            <w:r w:rsidRPr="00F846D1">
              <w:t xml:space="preserve">- Costs associated with routine depression care  </w:t>
            </w:r>
          </w:p>
          <w:p w14:paraId="096A422A" w14:textId="77777777" w:rsidR="00F846D1" w:rsidRPr="00F846D1" w:rsidRDefault="00F846D1" w:rsidP="00F846D1">
            <w:r w:rsidRPr="00F846D1">
              <w:t xml:space="preserve">- Costs associated with routine diabetes care </w:t>
            </w:r>
          </w:p>
        </w:tc>
        <w:tc>
          <w:tcPr>
            <w:tcW w:w="1418" w:type="dxa"/>
          </w:tcPr>
          <w:p w14:paraId="096A422B" w14:textId="77777777" w:rsidR="00F846D1" w:rsidRPr="00F846D1" w:rsidRDefault="00F846D1" w:rsidP="00F846D1">
            <w:pPr>
              <w:jc w:val="center"/>
            </w:pPr>
            <w:r w:rsidRPr="00F846D1">
              <w:t>1</w:t>
            </w:r>
          </w:p>
          <w:p w14:paraId="096A422C" w14:textId="77777777" w:rsidR="00F846D1" w:rsidRPr="00F846D1" w:rsidRDefault="00F846D1" w:rsidP="00F846D1">
            <w:pPr>
              <w:jc w:val="center"/>
            </w:pPr>
            <w:r w:rsidRPr="00F846D1">
              <w:t>7</w:t>
            </w:r>
          </w:p>
          <w:p w14:paraId="096A422D" w14:textId="77777777" w:rsidR="00F846D1" w:rsidRPr="00F846D1" w:rsidRDefault="00F846D1" w:rsidP="00F846D1">
            <w:pPr>
              <w:jc w:val="center"/>
            </w:pPr>
            <w:r w:rsidRPr="00F846D1">
              <w:t>1</w:t>
            </w:r>
          </w:p>
          <w:p w14:paraId="096A422E" w14:textId="77777777" w:rsidR="00F846D1" w:rsidRPr="00F846D1" w:rsidRDefault="00F846D1" w:rsidP="00F846D1">
            <w:pPr>
              <w:jc w:val="center"/>
            </w:pPr>
            <w:r w:rsidRPr="00F846D1">
              <w:t>1</w:t>
            </w:r>
          </w:p>
          <w:p w14:paraId="096A422F" w14:textId="77777777" w:rsidR="00F846D1" w:rsidRPr="00F846D1" w:rsidRDefault="00F846D1" w:rsidP="00F846D1">
            <w:pPr>
              <w:jc w:val="center"/>
            </w:pPr>
            <w:r w:rsidRPr="00F846D1">
              <w:t>1</w:t>
            </w:r>
          </w:p>
        </w:tc>
      </w:tr>
      <w:tr w:rsidR="00F846D1" w:rsidRPr="00F846D1" w14:paraId="096A424E" w14:textId="77777777" w:rsidTr="006C49EF">
        <w:tc>
          <w:tcPr>
            <w:tcW w:w="1413" w:type="dxa"/>
          </w:tcPr>
          <w:p w14:paraId="096A4231" w14:textId="77777777" w:rsidR="00F846D1" w:rsidRPr="00F846D1" w:rsidRDefault="00F846D1" w:rsidP="00F846D1">
            <w:r w:rsidRPr="00F846D1">
              <w:t>Medium term</w:t>
            </w:r>
          </w:p>
        </w:tc>
        <w:tc>
          <w:tcPr>
            <w:tcW w:w="4819" w:type="dxa"/>
          </w:tcPr>
          <w:p w14:paraId="096A4232" w14:textId="77777777" w:rsidR="00F846D1" w:rsidRPr="00F846D1" w:rsidRDefault="00F846D1" w:rsidP="00F846D1">
            <w:r w:rsidRPr="00F846D1">
              <w:t xml:space="preserve">Equations which describe evolution over time for the following risk factors: </w:t>
            </w:r>
          </w:p>
          <w:p w14:paraId="096A4233" w14:textId="77777777" w:rsidR="00F846D1" w:rsidRPr="00F846D1" w:rsidRDefault="00F846D1" w:rsidP="00F846D1">
            <w:r w:rsidRPr="00F846D1">
              <w:t>- HbA1c</w:t>
            </w:r>
          </w:p>
          <w:p w14:paraId="096A4234" w14:textId="77777777" w:rsidR="00F846D1" w:rsidRPr="00F846D1" w:rsidRDefault="00F846D1" w:rsidP="00F846D1">
            <w:r w:rsidRPr="00F846D1">
              <w:t>- Microalbuminuria</w:t>
            </w:r>
          </w:p>
          <w:p w14:paraId="096A4235" w14:textId="77777777" w:rsidR="00F846D1" w:rsidRPr="00F846D1" w:rsidRDefault="00F846D1" w:rsidP="00F846D1">
            <w:r w:rsidRPr="00F846D1">
              <w:t>- Peripheral vascular disease</w:t>
            </w:r>
          </w:p>
          <w:p w14:paraId="096A4236" w14:textId="77777777" w:rsidR="00F846D1" w:rsidRPr="00F846D1" w:rsidRDefault="00F846D1" w:rsidP="00F846D1">
            <w:r w:rsidRPr="00F846D1">
              <w:t>- Atrial fibrillation</w:t>
            </w:r>
          </w:p>
          <w:p w14:paraId="096A4237" w14:textId="77777777" w:rsidR="00F846D1" w:rsidRPr="00F846D1" w:rsidRDefault="00F846D1" w:rsidP="00F846D1">
            <w:r w:rsidRPr="00F846D1">
              <w:t xml:space="preserve">- </w:t>
            </w:r>
            <w:bookmarkStart w:id="24" w:name="_Hlk161675095"/>
            <w:r w:rsidRPr="00F846D1">
              <w:t>Smoking</w:t>
            </w:r>
          </w:p>
          <w:p w14:paraId="096A4238" w14:textId="77777777" w:rsidR="00F846D1" w:rsidRPr="00F846D1" w:rsidRDefault="00F846D1" w:rsidP="00F846D1">
            <w:r w:rsidRPr="00F846D1">
              <w:t>- Estimated glomerular filtration rate</w:t>
            </w:r>
          </w:p>
          <w:bookmarkEnd w:id="24"/>
          <w:p w14:paraId="096A4239" w14:textId="77777777" w:rsidR="00F846D1" w:rsidRPr="00F846D1" w:rsidRDefault="00F846D1" w:rsidP="00F846D1">
            <w:r w:rsidRPr="00F846D1">
              <w:t>- Systolic blood pressure</w:t>
            </w:r>
          </w:p>
          <w:p w14:paraId="096A423A" w14:textId="77777777" w:rsidR="00F846D1" w:rsidRPr="00F846D1" w:rsidRDefault="00F846D1" w:rsidP="00F846D1">
            <w:r w:rsidRPr="00F846D1">
              <w:t>- LDL cholesterol</w:t>
            </w:r>
          </w:p>
          <w:p w14:paraId="096A423B" w14:textId="77777777" w:rsidR="00F846D1" w:rsidRPr="00F846D1" w:rsidRDefault="00F846D1" w:rsidP="00F846D1">
            <w:r w:rsidRPr="00F846D1">
              <w:t xml:space="preserve">- HDL cholesterol </w:t>
            </w:r>
          </w:p>
          <w:p w14:paraId="096A423C" w14:textId="77777777" w:rsidR="00F846D1" w:rsidRPr="00F846D1" w:rsidRDefault="00F846D1" w:rsidP="00F846D1">
            <w:r w:rsidRPr="00F846D1">
              <w:t xml:space="preserve">- Body mass index </w:t>
            </w:r>
          </w:p>
          <w:p w14:paraId="096A423D" w14:textId="77777777" w:rsidR="00F846D1" w:rsidRPr="00F846D1" w:rsidRDefault="00F846D1" w:rsidP="00F846D1">
            <w:r w:rsidRPr="00F846D1">
              <w:t xml:space="preserve">- Heart rate </w:t>
            </w:r>
          </w:p>
          <w:p w14:paraId="096A423E" w14:textId="77777777" w:rsidR="00F846D1" w:rsidRPr="00F846D1" w:rsidRDefault="00F846D1" w:rsidP="00F846D1">
            <w:r w:rsidRPr="00F846D1">
              <w:t xml:space="preserve">- White blood cell count  </w:t>
            </w:r>
          </w:p>
          <w:p w14:paraId="096A423F" w14:textId="77777777" w:rsidR="00F846D1" w:rsidRPr="00F846D1" w:rsidRDefault="00F846D1" w:rsidP="00F846D1">
            <w:r w:rsidRPr="00F846D1">
              <w:t xml:space="preserve">- Haemoglobin </w:t>
            </w:r>
          </w:p>
        </w:tc>
        <w:tc>
          <w:tcPr>
            <w:tcW w:w="1418" w:type="dxa"/>
          </w:tcPr>
          <w:p w14:paraId="096A4240" w14:textId="77777777" w:rsidR="00F846D1" w:rsidRPr="00F846D1" w:rsidRDefault="00F846D1" w:rsidP="00F846D1">
            <w:pPr>
              <w:jc w:val="center"/>
            </w:pPr>
          </w:p>
          <w:p w14:paraId="096A4241" w14:textId="77777777" w:rsidR="00F846D1" w:rsidRPr="00F846D1" w:rsidRDefault="00F846D1" w:rsidP="00F846D1">
            <w:pPr>
              <w:jc w:val="center"/>
            </w:pPr>
            <w:r w:rsidRPr="00F846D1">
              <w:t>7</w:t>
            </w:r>
          </w:p>
          <w:p w14:paraId="096A4242" w14:textId="77777777" w:rsidR="00F846D1" w:rsidRPr="00F846D1" w:rsidRDefault="00F846D1" w:rsidP="00F846D1">
            <w:pPr>
              <w:jc w:val="center"/>
            </w:pPr>
            <w:r w:rsidRPr="00F846D1">
              <w:t>9</w:t>
            </w:r>
          </w:p>
          <w:p w14:paraId="096A4243" w14:textId="77777777" w:rsidR="00F846D1" w:rsidRPr="00F846D1" w:rsidRDefault="00F846D1" w:rsidP="00F846D1">
            <w:pPr>
              <w:jc w:val="center"/>
            </w:pPr>
            <w:r w:rsidRPr="00F846D1">
              <w:t>9</w:t>
            </w:r>
          </w:p>
          <w:p w14:paraId="096A4244" w14:textId="77777777" w:rsidR="00F846D1" w:rsidRPr="00F846D1" w:rsidRDefault="00F846D1" w:rsidP="00F846D1">
            <w:pPr>
              <w:jc w:val="center"/>
            </w:pPr>
            <w:r w:rsidRPr="00F846D1">
              <w:t>4</w:t>
            </w:r>
          </w:p>
          <w:p w14:paraId="096A4245" w14:textId="77777777" w:rsidR="00F846D1" w:rsidRPr="00F846D1" w:rsidRDefault="00F846D1" w:rsidP="00F846D1">
            <w:pPr>
              <w:jc w:val="center"/>
            </w:pPr>
            <w:r w:rsidRPr="00F846D1">
              <w:t>6</w:t>
            </w:r>
          </w:p>
          <w:p w14:paraId="096A4246" w14:textId="77777777" w:rsidR="00F846D1" w:rsidRPr="00F846D1" w:rsidRDefault="00F846D1" w:rsidP="00F846D1">
            <w:pPr>
              <w:jc w:val="center"/>
            </w:pPr>
            <w:r w:rsidRPr="00F846D1">
              <w:t>26</w:t>
            </w:r>
          </w:p>
          <w:p w14:paraId="096A4247" w14:textId="77777777" w:rsidR="00F846D1" w:rsidRPr="00F846D1" w:rsidRDefault="00F846D1" w:rsidP="00F846D1">
            <w:pPr>
              <w:jc w:val="center"/>
            </w:pPr>
            <w:r w:rsidRPr="00F846D1">
              <w:t>6</w:t>
            </w:r>
          </w:p>
          <w:p w14:paraId="096A4248" w14:textId="77777777" w:rsidR="00F846D1" w:rsidRPr="00F846D1" w:rsidRDefault="00F846D1" w:rsidP="00F846D1">
            <w:pPr>
              <w:jc w:val="center"/>
            </w:pPr>
            <w:r w:rsidRPr="00F846D1">
              <w:t>7</w:t>
            </w:r>
          </w:p>
          <w:p w14:paraId="096A4249" w14:textId="77777777" w:rsidR="00F846D1" w:rsidRPr="00F846D1" w:rsidRDefault="00F846D1" w:rsidP="00F846D1">
            <w:pPr>
              <w:jc w:val="center"/>
            </w:pPr>
            <w:r w:rsidRPr="00F846D1">
              <w:t>5</w:t>
            </w:r>
          </w:p>
          <w:p w14:paraId="096A424A" w14:textId="77777777" w:rsidR="00F846D1" w:rsidRPr="00F846D1" w:rsidRDefault="00F846D1" w:rsidP="00F846D1">
            <w:pPr>
              <w:jc w:val="center"/>
            </w:pPr>
            <w:r w:rsidRPr="00F846D1">
              <w:t>7</w:t>
            </w:r>
          </w:p>
          <w:p w14:paraId="096A424B" w14:textId="77777777" w:rsidR="00F846D1" w:rsidRPr="00F846D1" w:rsidRDefault="00F846D1" w:rsidP="00F846D1">
            <w:pPr>
              <w:jc w:val="center"/>
            </w:pPr>
            <w:r w:rsidRPr="00F846D1">
              <w:t>5</w:t>
            </w:r>
          </w:p>
          <w:p w14:paraId="096A424C" w14:textId="77777777" w:rsidR="00F846D1" w:rsidRPr="00F846D1" w:rsidRDefault="00F846D1" w:rsidP="00F846D1">
            <w:pPr>
              <w:jc w:val="center"/>
            </w:pPr>
            <w:r w:rsidRPr="00F846D1">
              <w:t>6</w:t>
            </w:r>
          </w:p>
          <w:p w14:paraId="096A424D" w14:textId="77777777" w:rsidR="00F846D1" w:rsidRPr="00F846D1" w:rsidRDefault="00F846D1" w:rsidP="00F846D1">
            <w:pPr>
              <w:jc w:val="center"/>
            </w:pPr>
            <w:r w:rsidRPr="00F846D1">
              <w:t>5</w:t>
            </w:r>
          </w:p>
        </w:tc>
      </w:tr>
      <w:tr w:rsidR="00F846D1" w:rsidRPr="00F846D1" w14:paraId="096A4256" w14:textId="77777777" w:rsidTr="006C49EF">
        <w:tc>
          <w:tcPr>
            <w:tcW w:w="1413" w:type="dxa"/>
          </w:tcPr>
          <w:p w14:paraId="096A424F" w14:textId="77777777" w:rsidR="00F846D1" w:rsidRPr="00F846D1" w:rsidRDefault="00F846D1" w:rsidP="00F846D1">
            <w:r w:rsidRPr="00F846D1">
              <w:t>Long term</w:t>
            </w:r>
          </w:p>
        </w:tc>
        <w:tc>
          <w:tcPr>
            <w:tcW w:w="4819" w:type="dxa"/>
          </w:tcPr>
          <w:p w14:paraId="096A4250" w14:textId="77777777" w:rsidR="00F846D1" w:rsidRPr="00F846D1" w:rsidRDefault="00F846D1" w:rsidP="00F846D1">
            <w:r w:rsidRPr="00F846D1">
              <w:t xml:space="preserve">- Costs associated with diabetes events </w:t>
            </w:r>
          </w:p>
          <w:p w14:paraId="096A4251" w14:textId="77777777" w:rsidR="00F846D1" w:rsidRPr="00F846D1" w:rsidRDefault="00F846D1" w:rsidP="00F846D1">
            <w:r w:rsidRPr="00F846D1">
              <w:t xml:space="preserve">- Risk of diabetes events and mortality </w:t>
            </w:r>
          </w:p>
          <w:p w14:paraId="096A4252" w14:textId="77777777" w:rsidR="00F846D1" w:rsidRPr="00F846D1" w:rsidRDefault="00F846D1" w:rsidP="00F846D1">
            <w:r w:rsidRPr="00F846D1">
              <w:t>- Effect of diabetes complications on depression</w:t>
            </w:r>
          </w:p>
        </w:tc>
        <w:tc>
          <w:tcPr>
            <w:tcW w:w="1418" w:type="dxa"/>
          </w:tcPr>
          <w:p w14:paraId="096A4253" w14:textId="77777777" w:rsidR="00F846D1" w:rsidRPr="00F846D1" w:rsidRDefault="00F846D1" w:rsidP="00F846D1">
            <w:pPr>
              <w:jc w:val="center"/>
            </w:pPr>
            <w:r w:rsidRPr="00F846D1">
              <w:t>52</w:t>
            </w:r>
          </w:p>
          <w:p w14:paraId="096A4254" w14:textId="77777777" w:rsidR="00F846D1" w:rsidRPr="00F846D1" w:rsidRDefault="00F846D1" w:rsidP="00F846D1">
            <w:pPr>
              <w:jc w:val="center"/>
            </w:pPr>
            <w:r w:rsidRPr="00F846D1">
              <w:t>153</w:t>
            </w:r>
          </w:p>
          <w:p w14:paraId="096A4255" w14:textId="77777777" w:rsidR="00F846D1" w:rsidRPr="00F846D1" w:rsidRDefault="00F846D1" w:rsidP="00F846D1">
            <w:pPr>
              <w:jc w:val="center"/>
            </w:pPr>
            <w:r w:rsidRPr="00F846D1">
              <w:t>1</w:t>
            </w:r>
          </w:p>
        </w:tc>
      </w:tr>
    </w:tbl>
    <w:p w14:paraId="096A4257" w14:textId="77777777" w:rsidR="0035294D" w:rsidRDefault="0035294D" w:rsidP="00F846D1">
      <w:pPr>
        <w:spacing w:line="256" w:lineRule="auto"/>
        <w:rPr>
          <w:rFonts w:ascii="Calibri" w:eastAsia="Calibri" w:hAnsi="Calibri" w:cs="Calibri"/>
          <w:lang w:eastAsia="en-GB"/>
        </w:rPr>
      </w:pPr>
    </w:p>
    <w:p w14:paraId="096A4258" w14:textId="76D2EA28"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t xml:space="preserve">We used Monte Carlo with 8000 inner loops and 1000 outer loops to estimate EVPPI </w:t>
      </w:r>
      <w:r w:rsidRPr="00F846D1">
        <w:rPr>
          <w:rFonts w:ascii="Calibri" w:eastAsia="Calibri" w:hAnsi="Calibri" w:cs="Calibri"/>
          <w:lang w:eastAsia="en-GB"/>
        </w:rPr>
        <w:fldChar w:fldCharType="begin"/>
      </w:r>
      <w:r w:rsidR="000906CF">
        <w:rPr>
          <w:rFonts w:ascii="Calibri" w:eastAsia="Calibri" w:hAnsi="Calibri" w:cs="Calibri"/>
          <w:lang w:eastAsia="en-GB"/>
        </w:rPr>
        <w:instrText xml:space="preserve"> ADDIN EN.CITE &lt;EndNote&gt;&lt;Cite&gt;&lt;Author&gt;Briggs&lt;/Author&gt;&lt;Year&gt;2006&lt;/Year&gt;&lt;RecNum&gt;8&lt;/RecNum&gt;&lt;DisplayText&gt;(17)&lt;/DisplayText&gt;&lt;record&gt;&lt;rec-number&gt;8&lt;/rec-number&gt;&lt;foreign-keys&gt;&lt;key app="EN" db-id="p5ftvpwwdxdp5ee5xzqp9d9vx9a5pdzxp20z" timestamp="1619697214"&gt;8&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Pr="00F846D1">
        <w:rPr>
          <w:rFonts w:ascii="Calibri" w:eastAsia="Calibri" w:hAnsi="Calibri" w:cs="Calibri"/>
          <w:lang w:eastAsia="en-GB"/>
        </w:rPr>
        <w:fldChar w:fldCharType="separate"/>
      </w:r>
      <w:r w:rsidR="000906CF">
        <w:rPr>
          <w:rFonts w:ascii="Calibri" w:eastAsia="Calibri" w:hAnsi="Calibri" w:cs="Calibri"/>
          <w:noProof/>
          <w:lang w:eastAsia="en-GB"/>
        </w:rPr>
        <w:t>(17)</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To estimate the population EVPPI, we multiply the individual EVPPI estimates by an estimate of the prevalent population with diabetes and depression in Pakistan. The population in 2021 was 225.2 million </w:t>
      </w:r>
      <w:r w:rsidRPr="00F846D1">
        <w:rPr>
          <w:rFonts w:ascii="Calibri" w:eastAsia="Calibri" w:hAnsi="Calibri" w:cs="Calibri"/>
          <w:lang w:eastAsia="en-GB"/>
        </w:rPr>
        <w:fldChar w:fldCharType="begin"/>
      </w:r>
      <w:r w:rsidR="000906CF">
        <w:rPr>
          <w:rFonts w:ascii="Calibri" w:eastAsia="Calibri" w:hAnsi="Calibri" w:cs="Calibri"/>
          <w:lang w:eastAsia="en-GB"/>
        </w:rPr>
        <w:instrText xml:space="preserve"> ADDIN EN.CITE &lt;EndNote&gt;&lt;Cite&gt;&lt;Author&gt;World Bank&lt;/Author&gt;&lt;Year&gt;2020&lt;/Year&gt;&lt;RecNum&gt;66&lt;/RecNum&gt;&lt;DisplayText&gt;(20)&lt;/DisplayText&gt;&lt;record&gt;&lt;rec-number&gt;66&lt;/rec-number&gt;&lt;foreign-keys&gt;&lt;key app="EN" db-id="p5ftvpwwdxdp5ee5xzqp9d9vx9a5pdzxp20z" timestamp="1710781557"&gt;66&lt;/key&gt;&lt;/foreign-keys&gt;&lt;ref-type name="Web Page"&gt;12&lt;/ref-type&gt;&lt;contributors&gt;&lt;authors&gt;&lt;author&gt;World Bank,&lt;/author&gt;&lt;/authors&gt;&lt;/contributors&gt;&lt;titles&gt;&lt;title&gt;Population, total for Pakistan&lt;/title&gt;&lt;/titles&gt;&lt;dates&gt;&lt;year&gt;2020&lt;/year&gt;&lt;/dates&gt;&lt;urls&gt;&lt;related-urls&gt;&lt;url&gt;https://data.worldbank.org/country/pakistan&lt;/url&gt;&lt;/related-urls&gt;&lt;/urls&gt;&lt;/record&gt;&lt;/Cite&gt;&lt;/EndNote&gt;</w:instrText>
      </w:r>
      <w:r w:rsidRPr="00F846D1">
        <w:rPr>
          <w:rFonts w:ascii="Calibri" w:eastAsia="Calibri" w:hAnsi="Calibri" w:cs="Calibri"/>
          <w:lang w:eastAsia="en-GB"/>
        </w:rPr>
        <w:fldChar w:fldCharType="separate"/>
      </w:r>
      <w:r w:rsidR="000906CF">
        <w:rPr>
          <w:rFonts w:ascii="Calibri" w:eastAsia="Calibri" w:hAnsi="Calibri" w:cs="Calibri"/>
          <w:noProof/>
          <w:lang w:eastAsia="en-GB"/>
        </w:rPr>
        <w:t>(20)</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the prevalence of depression in Pakistan was estimated to be 14.62% </w:t>
      </w:r>
      <w:r w:rsidRPr="00F846D1">
        <w:rPr>
          <w:rFonts w:ascii="Calibri" w:eastAsia="Calibri" w:hAnsi="Calibri" w:cs="Calibri"/>
          <w:lang w:eastAsia="en-GB"/>
        </w:rPr>
        <w:fldChar w:fldCharType="begin"/>
      </w:r>
      <w:r w:rsidR="000906CF">
        <w:rPr>
          <w:rFonts w:ascii="Calibri" w:eastAsia="Calibri" w:hAnsi="Calibri" w:cs="Calibri"/>
          <w:lang w:eastAsia="en-GB"/>
        </w:rPr>
        <w:instrText xml:space="preserve"> ADDIN EN.CITE &lt;EndNote&gt;&lt;Cite&gt;&lt;Author&gt;Akhtar&lt;/Author&gt;&lt;Year&gt;2019&lt;/Year&gt;&lt;RecNum&gt;67&lt;/RecNum&gt;&lt;DisplayText&gt;(21)&lt;/DisplayText&gt;&lt;record&gt;&lt;rec-number&gt;67&lt;/rec-number&gt;&lt;foreign-keys&gt;&lt;key app="EN" db-id="p5ftvpwwdxdp5ee5xzqp9d9vx9a5pdzxp20z" timestamp="1710781590"&gt;67&lt;/key&gt;&lt;/foreign-keys&gt;&lt;ref-type name="Journal Article"&gt;17&lt;/ref-type&gt;&lt;contributors&gt;&lt;authors&gt;&lt;author&gt;Akhtar, S.&lt;/author&gt;&lt;author&gt;Nasir, J. A.&lt;/author&gt;&lt;author&gt;Abbas, T.&lt;/author&gt;&lt;author&gt;Sarwar, A.&lt;/author&gt;&lt;/authors&gt;&lt;/contributors&gt;&lt;auth-address&gt;Dr. Sohail Akhtar, PhD. Department of Statistics, Government College University Lahore, Lahore, Pakistan.&amp;#xD;Dr. Jamal Abdul Nasir, PhD. Department of Statistics, Government College University Lahore, Lahore, Pakistan.&amp;#xD;Dr. Tahir Abbas, PhD. Department of Statistics, Government College University Lahore, Lahore, Pakistan.&amp;#xD;Aqsa Sarwar, BS Student. Department of Statistics, Government College University Lahore, Lahore, Pakistan.&lt;/auth-address&gt;&lt;titles&gt;&lt;title&gt;Diabetes in Pakistan: A systematic review and meta-analysis&lt;/title&gt;&lt;secondary-title&gt;Pak J Med Sci&lt;/secondary-title&gt;&lt;/titles&gt;&lt;periodical&gt;&lt;full-title&gt;Pak J Med Sci&lt;/full-title&gt;&lt;/periodical&gt;&lt;pages&gt;1173-1178&lt;/pages&gt;&lt;volume&gt;35&lt;/volume&gt;&lt;number&gt;4&lt;/number&gt;&lt;keywords&gt;&lt;keyword&gt;Diabetes&lt;/keyword&gt;&lt;keyword&gt;Meta-analysis and Systematic review&lt;/keyword&gt;&lt;keyword&gt;Pakistan&lt;/keyword&gt;&lt;keyword&gt;Prediabetes&lt;/keyword&gt;&lt;/keywords&gt;&lt;dates&gt;&lt;year&gt;2019&lt;/year&gt;&lt;pub-dates&gt;&lt;date&gt;Jul-Aug&lt;/date&gt;&lt;/pub-dates&gt;&lt;/dates&gt;&lt;isbn&gt;1682-024X (Print)&amp;#xD;1681-715x&lt;/isbn&gt;&lt;accession-num&gt;31372163&lt;/accession-num&gt;&lt;urls&gt;&lt;/urls&gt;&lt;custom2&gt;PMC6659044&lt;/custom2&gt;&lt;electronic-resource-num&gt;10.12669/pjms.35.4.194&lt;/electronic-resource-num&gt;&lt;remote-database-provider&gt;NLM&lt;/remote-database-provider&gt;&lt;language&gt;eng&lt;/language&gt;&lt;/record&gt;&lt;/Cite&gt;&lt;/EndNote&gt;</w:instrText>
      </w:r>
      <w:r w:rsidRPr="00F846D1">
        <w:rPr>
          <w:rFonts w:ascii="Calibri" w:eastAsia="Calibri" w:hAnsi="Calibri" w:cs="Calibri"/>
          <w:lang w:eastAsia="en-GB"/>
        </w:rPr>
        <w:fldChar w:fldCharType="separate"/>
      </w:r>
      <w:r w:rsidR="000906CF">
        <w:rPr>
          <w:rFonts w:ascii="Calibri" w:eastAsia="Calibri" w:hAnsi="Calibri" w:cs="Calibri"/>
          <w:noProof/>
          <w:lang w:eastAsia="en-GB"/>
        </w:rPr>
        <w:t>(21)</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and the prevalence of depression in type two diabetes was estimated as 39% (pooling data on Bangladesh, India, and Pakistan) </w:t>
      </w:r>
      <w:r w:rsidRPr="00F846D1">
        <w:rPr>
          <w:rFonts w:ascii="Calibri" w:eastAsia="Calibri" w:hAnsi="Calibri" w:cs="Calibri"/>
          <w:lang w:eastAsia="en-GB"/>
        </w:rPr>
        <w:fldChar w:fldCharType="begin">
          <w:fldData xml:space="preserve">PEVuZE5vdGU+PENpdGU+PEF1dGhvcj5VcGhvZmY8L0F1dGhvcj48WWVhcj4yMDE5PC9ZZWFyPjxS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</w:fldData>
        </w:fldChar>
      </w:r>
      <w:r w:rsidR="000906CF">
        <w:rPr>
          <w:rFonts w:ascii="Calibri" w:eastAsia="Calibri" w:hAnsi="Calibri" w:cs="Calibri"/>
          <w:lang w:eastAsia="en-GB"/>
        </w:rPr>
        <w:instrText xml:space="preserve"> ADDIN EN.CITE </w:instrText>
      </w:r>
      <w:r w:rsidR="000906CF">
        <w:rPr>
          <w:rFonts w:ascii="Calibri" w:eastAsia="Calibri" w:hAnsi="Calibri" w:cs="Calibri"/>
          <w:lang w:eastAsia="en-GB"/>
        </w:rPr>
        <w:fldChar w:fldCharType="begin">
          <w:fldData xml:space="preserve">PEVuZE5vdGU+PENpdGU+PEF1dGhvcj5VcGhvZmY8L0F1dGhvcj48WWVhcj4yMDE5PC9ZZWFyPjxS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</w:fldData>
        </w:fldChar>
      </w:r>
      <w:r w:rsidR="000906CF">
        <w:rPr>
          <w:rFonts w:ascii="Calibri" w:eastAsia="Calibri" w:hAnsi="Calibri" w:cs="Calibri"/>
          <w:lang w:eastAsia="en-GB"/>
        </w:rPr>
        <w:instrText xml:space="preserve"> ADDIN EN.CITE.DATA </w:instrText>
      </w:r>
      <w:r w:rsidR="000906CF">
        <w:rPr>
          <w:rFonts w:ascii="Calibri" w:eastAsia="Calibri" w:hAnsi="Calibri" w:cs="Calibri"/>
          <w:lang w:eastAsia="en-GB"/>
        </w:rPr>
      </w:r>
      <w:r w:rsidR="000906CF">
        <w:rPr>
          <w:rFonts w:ascii="Calibri" w:eastAsia="Calibri" w:hAnsi="Calibri" w:cs="Calibri"/>
          <w:lang w:eastAsia="en-GB"/>
        </w:rPr>
        <w:fldChar w:fldCharType="end"/>
      </w:r>
      <w:r w:rsidRPr="00F846D1">
        <w:rPr>
          <w:rFonts w:ascii="Calibri" w:eastAsia="Calibri" w:hAnsi="Calibri" w:cs="Calibri"/>
          <w:lang w:eastAsia="en-GB"/>
        </w:rPr>
      </w:r>
      <w:r w:rsidRPr="00F846D1">
        <w:rPr>
          <w:rFonts w:ascii="Calibri" w:eastAsia="Calibri" w:hAnsi="Calibri" w:cs="Calibri"/>
          <w:lang w:eastAsia="en-GB"/>
        </w:rPr>
        <w:fldChar w:fldCharType="separate"/>
      </w:r>
      <w:r w:rsidR="000906CF">
        <w:rPr>
          <w:rFonts w:ascii="Calibri" w:eastAsia="Calibri" w:hAnsi="Calibri" w:cs="Calibri"/>
          <w:noProof/>
          <w:lang w:eastAsia="en-GB"/>
        </w:rPr>
        <w:t>(22)</w:t>
      </w:r>
      <w:r w:rsidRPr="00F846D1">
        <w:rPr>
          <w:rFonts w:ascii="Calibri" w:eastAsia="Calibri" w:hAnsi="Calibri" w:cs="Calibri"/>
          <w:lang w:eastAsia="en-GB"/>
        </w:rPr>
        <w:fldChar w:fldCharType="end"/>
      </w:r>
      <w:r w:rsidRPr="00F846D1">
        <w:rPr>
          <w:rFonts w:ascii="Calibri" w:eastAsia="Calibri" w:hAnsi="Calibri" w:cs="Calibri"/>
          <w:lang w:eastAsia="en-GB"/>
        </w:rPr>
        <w:t xml:space="preserve">. Combining these figures gives a prevalence estimate of 12.84 million with comorbid depression and diabetes in Pakistan. </w:t>
      </w:r>
      <w:bookmarkStart w:id="25" w:name="_heading=h.r5h2up8iioio"/>
      <w:bookmarkEnd w:id="25"/>
    </w:p>
    <w:p w14:paraId="096A4259" w14:textId="77777777" w:rsidR="00F846D1" w:rsidRPr="00F846D1" w:rsidRDefault="00F846D1" w:rsidP="00F846D1">
      <w:pPr>
        <w:spacing w:line="256" w:lineRule="auto"/>
        <w:rPr>
          <w:rFonts w:ascii="Calibri" w:eastAsia="Calibri" w:hAnsi="Calibri" w:cs="Calibri"/>
          <w:lang w:eastAsia="en-GB"/>
        </w:rPr>
      </w:pPr>
      <w:r w:rsidRPr="00F846D1">
        <w:rPr>
          <w:rFonts w:ascii="Calibri" w:eastAsia="Calibri" w:hAnsi="Calibri" w:cs="Calibri"/>
          <w:lang w:eastAsia="en-GB"/>
        </w:rPr>
        <w:lastRenderedPageBreak/>
        <w:t>The table below provides results across a range of options for the cost of BA.</w:t>
      </w:r>
    </w:p>
    <w:p w14:paraId="096A425A" w14:textId="77777777" w:rsidR="00F846D1" w:rsidRPr="00F846D1" w:rsidRDefault="00F846D1" w:rsidP="00F846D1">
      <w:pPr>
        <w:spacing w:after="0" w:line="256" w:lineRule="auto"/>
        <w:rPr>
          <w:rFonts w:ascii="Calibri" w:eastAsia="Calibri" w:hAnsi="Calibri" w:cs="Calibri"/>
          <w:lang w:eastAsia="en-GB"/>
        </w:rPr>
        <w:sectPr w:rsidR="00F846D1" w:rsidRPr="00F846D1" w:rsidSect="00DF51E2">
          <w:footerReference w:type="default" r:id="rId7"/>
          <w:pgSz w:w="11906" w:h="16838"/>
          <w:pgMar w:top="1440" w:right="1440" w:bottom="1440" w:left="1440" w:header="708" w:footer="708" w:gutter="0"/>
          <w:pgNumType w:start="1"/>
          <w:cols w:space="720"/>
        </w:sectPr>
      </w:pPr>
    </w:p>
    <w:p w14:paraId="096A425B" w14:textId="77777777" w:rsidR="00F846D1" w:rsidRPr="00F846D1" w:rsidRDefault="00F846D1" w:rsidP="00F846D1">
      <w:pPr>
        <w:spacing w:line="256" w:lineRule="auto"/>
        <w:rPr>
          <w:rFonts w:ascii="Calibri" w:eastAsia="Calibri" w:hAnsi="Calibri" w:cs="Calibri"/>
          <w:lang w:eastAsia="en-GB"/>
        </w:rPr>
      </w:pPr>
    </w:p>
    <w:p w14:paraId="096A425C" w14:textId="77777777" w:rsidR="00F846D1" w:rsidRPr="00F846D1" w:rsidRDefault="00F846D1" w:rsidP="00F846D1">
      <w:pPr>
        <w:keepNext/>
        <w:spacing w:after="200" w:line="240" w:lineRule="auto"/>
        <w:rPr>
          <w:rFonts w:ascii="Calibri" w:eastAsia="Calibri" w:hAnsi="Calibri" w:cs="Calibri"/>
          <w:i/>
          <w:iCs/>
          <w:color w:val="44546A" w:themeColor="text2"/>
          <w:sz w:val="18"/>
          <w:szCs w:val="18"/>
          <w:lang w:eastAsia="en-GB"/>
        </w:rPr>
      </w:pPr>
      <w:bookmarkStart w:id="26" w:name="_heading=h.iuryjjawgmve"/>
      <w:bookmarkEnd w:id="26"/>
      <w:r w:rsidRPr="00F846D1">
        <w:rPr>
          <w:rFonts w:ascii="Calibri" w:eastAsia="Calibri" w:hAnsi="Calibri" w:cs="Calibri"/>
          <w:i/>
          <w:iCs/>
          <w:color w:val="44546A" w:themeColor="text2"/>
          <w:sz w:val="18"/>
          <w:szCs w:val="18"/>
          <w:lang w:eastAsia="en-GB"/>
        </w:rPr>
        <w:t>T</w:t>
      </w:r>
      <w:bookmarkStart w:id="27" w:name="_Hlk162364239"/>
      <w:r w:rsidRPr="00F846D1">
        <w:rPr>
          <w:rFonts w:ascii="Calibri" w:eastAsia="Calibri" w:hAnsi="Calibri" w:cs="Calibri"/>
          <w:i/>
          <w:iCs/>
          <w:color w:val="44546A" w:themeColor="text2"/>
          <w:sz w:val="18"/>
          <w:szCs w:val="18"/>
          <w:lang w:eastAsia="en-GB"/>
        </w:rPr>
        <w:t>able A7.2: Value of information sensitivity analysis</w:t>
      </w:r>
      <w:r w:rsidR="0035294D">
        <w:rPr>
          <w:rFonts w:ascii="Calibri" w:eastAsia="Calibri" w:hAnsi="Calibri" w:cs="Calibri"/>
          <w:i/>
          <w:iCs/>
          <w:color w:val="44546A" w:themeColor="text2"/>
          <w:sz w:val="18"/>
          <w:szCs w:val="18"/>
          <w:lang w:eastAsia="en-GB"/>
        </w:rPr>
        <w:t xml:space="preserve">. </w:t>
      </w:r>
      <w:r w:rsidR="0035294D" w:rsidRPr="0035294D">
        <w:rPr>
          <w:rFonts w:ascii="Calibri" w:eastAsia="Calibri" w:hAnsi="Calibri" w:cs="Calibri"/>
          <w:i/>
          <w:iCs/>
          <w:color w:val="44546A" w:themeColor="text2"/>
          <w:sz w:val="18"/>
          <w:szCs w:val="18"/>
          <w:lang w:eastAsia="en-GB"/>
        </w:rPr>
        <w:t xml:space="preserve">EVPPI = expected value of partial perfect information, USD = United States Dollar; BA = Behavioural activation; PHQ-9 = Patient Health Questionnaire-9; HbA1c = </w:t>
      </w:r>
      <w:proofErr w:type="spellStart"/>
      <w:r w:rsidR="0035294D" w:rsidRPr="0035294D">
        <w:rPr>
          <w:rFonts w:ascii="Calibri" w:eastAsia="Calibri" w:hAnsi="Calibri" w:cs="Calibri"/>
          <w:i/>
          <w:iCs/>
          <w:color w:val="44546A" w:themeColor="text2"/>
          <w:sz w:val="18"/>
          <w:szCs w:val="18"/>
          <w:lang w:eastAsia="en-GB"/>
        </w:rPr>
        <w:t>Hemoglobin</w:t>
      </w:r>
      <w:proofErr w:type="spellEnd"/>
      <w:r w:rsidR="0035294D" w:rsidRPr="0035294D">
        <w:rPr>
          <w:rFonts w:ascii="Calibri" w:eastAsia="Calibri" w:hAnsi="Calibri" w:cs="Calibri"/>
          <w:i/>
          <w:iCs/>
          <w:color w:val="44546A" w:themeColor="text2"/>
          <w:sz w:val="18"/>
          <w:szCs w:val="18"/>
          <w:lang w:eastAsia="en-GB"/>
        </w:rPr>
        <w:t xml:space="preserve"> A1c; BMI = Body mass index; LDL = Low density lipoprotein; HDL = High density lipoprotein; eGFR = estimated glomerular filtration rate</w:t>
      </w:r>
      <w:r w:rsidRPr="00F846D1">
        <w:rPr>
          <w:rFonts w:ascii="Calibri" w:eastAsia="Calibri" w:hAnsi="Calibri" w:cs="Calibri"/>
          <w:i/>
          <w:iCs/>
          <w:color w:val="44546A" w:themeColor="text2"/>
          <w:sz w:val="18"/>
          <w:szCs w:val="18"/>
          <w:lang w:eastAsia="en-GB"/>
        </w:rPr>
        <w:fldChar w:fldCharType="begin"/>
      </w:r>
      <w:r w:rsidRPr="00F846D1">
        <w:rPr>
          <w:rFonts w:ascii="Calibri" w:eastAsia="Calibri" w:hAnsi="Calibri" w:cs="Calibri"/>
          <w:i/>
          <w:iCs/>
          <w:color w:val="44546A" w:themeColor="text2"/>
          <w:sz w:val="18"/>
          <w:szCs w:val="18"/>
          <w:lang w:eastAsia="en-GB"/>
        </w:rPr>
        <w:instrText xml:space="preserve"> 6* ARABIC </w:instrText>
      </w:r>
      <w:r w:rsidRPr="00F846D1">
        <w:rPr>
          <w:rFonts w:ascii="Calibri" w:eastAsia="Calibri" w:hAnsi="Calibri" w:cs="Calibri"/>
          <w:i/>
          <w:iCs/>
          <w:color w:val="44546A" w:themeColor="text2"/>
          <w:sz w:val="18"/>
          <w:szCs w:val="18"/>
          <w:lang w:eastAsia="en-GB"/>
        </w:rPr>
        <w:fldChar w:fldCharType="separate"/>
      </w:r>
      <w:r w:rsidRPr="00F846D1">
        <w:rPr>
          <w:rFonts w:ascii="Calibri" w:eastAsia="Calibri" w:hAnsi="Calibri" w:cs="Calibri"/>
          <w:i/>
          <w:iCs/>
          <w:noProof/>
          <w:color w:val="44546A" w:themeColor="text2"/>
          <w:sz w:val="18"/>
          <w:szCs w:val="18"/>
          <w:lang w:eastAsia="en-GB"/>
        </w:rPr>
        <w:t>5</w:t>
      </w:r>
      <w:r w:rsidRPr="00F846D1">
        <w:rPr>
          <w:rFonts w:ascii="Calibri" w:eastAsia="Calibri" w:hAnsi="Calibri" w:cs="Calibri"/>
          <w:i/>
          <w:iCs/>
          <w:color w:val="44546A" w:themeColor="text2"/>
          <w:sz w:val="18"/>
          <w:szCs w:val="18"/>
          <w:lang w:eastAsia="en-GB"/>
        </w:rPr>
        <w:fldChar w:fldCharType="end"/>
      </w:r>
    </w:p>
    <w:tbl>
      <w:tblPr>
        <w:tblStyle w:val="91"/>
        <w:tblW w:w="1101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284"/>
        <w:gridCol w:w="1985"/>
        <w:gridCol w:w="1985"/>
        <w:gridCol w:w="1878"/>
        <w:gridCol w:w="1878"/>
      </w:tblGrid>
      <w:tr w:rsidR="00F846D1" w:rsidRPr="00F846D1" w14:paraId="096A425F" w14:textId="77777777" w:rsidTr="006C49EF">
        <w:trPr>
          <w:trHeight w:val="420"/>
        </w:trPr>
        <w:tc>
          <w:tcPr>
            <w:tcW w:w="3284" w:type="dxa"/>
            <w:vMerge w:val="restart"/>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5D" w14:textId="77777777" w:rsidR="00F846D1" w:rsidRPr="00F846D1" w:rsidRDefault="00F846D1" w:rsidP="00F846D1">
            <w:pPr>
              <w:widowControl w:val="0"/>
              <w:spacing w:after="0"/>
            </w:pPr>
            <w:r w:rsidRPr="00F846D1">
              <w:t>Group of parameters</w:t>
            </w:r>
          </w:p>
        </w:tc>
        <w:tc>
          <w:tcPr>
            <w:tcW w:w="7726" w:type="dxa"/>
            <w:gridSpan w:val="4"/>
            <w:tcBorders>
              <w:top w:val="single" w:sz="6" w:space="0" w:color="000000"/>
              <w:left w:val="single" w:sz="6" w:space="0" w:color="000000"/>
              <w:bottom w:val="single" w:sz="6" w:space="0" w:color="000000"/>
              <w:right w:val="single" w:sz="6" w:space="0" w:color="000000"/>
            </w:tcBorders>
          </w:tcPr>
          <w:p w14:paraId="096A425E" w14:textId="77777777" w:rsidR="00F846D1" w:rsidRPr="00F846D1" w:rsidRDefault="00F846D1" w:rsidP="00F846D1">
            <w:pPr>
              <w:widowControl w:val="0"/>
              <w:spacing w:after="0"/>
              <w:jc w:val="center"/>
            </w:pPr>
            <w:r w:rsidRPr="00F846D1">
              <w:t>EVPPI for population in millions USD [rank]</w:t>
            </w:r>
          </w:p>
        </w:tc>
      </w:tr>
      <w:tr w:rsidR="00F846D1" w:rsidRPr="00F846D1" w14:paraId="096A4265" w14:textId="77777777" w:rsidTr="006C49EF">
        <w:trPr>
          <w:trHeight w:val="360"/>
        </w:trPr>
        <w:tc>
          <w:tcPr>
            <w:tcW w:w="3284" w:type="dxa"/>
            <w:vMerge/>
            <w:tcBorders>
              <w:top w:val="single" w:sz="6" w:space="0" w:color="000000"/>
              <w:left w:val="single" w:sz="6" w:space="0" w:color="000000"/>
              <w:bottom w:val="single" w:sz="6" w:space="0" w:color="000000"/>
              <w:right w:val="single" w:sz="6" w:space="0" w:color="000000"/>
            </w:tcBorders>
            <w:vAlign w:val="center"/>
            <w:hideMark/>
          </w:tcPr>
          <w:p w14:paraId="096A4260" w14:textId="77777777" w:rsidR="00F846D1" w:rsidRPr="00F846D1" w:rsidRDefault="00F846D1" w:rsidP="00F846D1">
            <w:pPr>
              <w:spacing w:after="0"/>
            </w:pPr>
          </w:p>
        </w:tc>
        <w:tc>
          <w:tcPr>
            <w:tcW w:w="1985" w:type="dxa"/>
            <w:tcBorders>
              <w:top w:val="single" w:sz="6" w:space="0" w:color="000000"/>
              <w:left w:val="single" w:sz="6" w:space="0" w:color="000000"/>
              <w:bottom w:val="single" w:sz="6" w:space="0" w:color="000000"/>
              <w:right w:val="single" w:sz="6" w:space="0" w:color="000000"/>
            </w:tcBorders>
            <w:hideMark/>
          </w:tcPr>
          <w:p w14:paraId="096A4261" w14:textId="77777777" w:rsidR="00F846D1" w:rsidRPr="00F846D1" w:rsidRDefault="00F846D1" w:rsidP="00F846D1">
            <w:pPr>
              <w:widowControl w:val="0"/>
              <w:spacing w:after="0"/>
              <w:jc w:val="center"/>
            </w:pPr>
            <w:r w:rsidRPr="00F846D1">
              <w:t xml:space="preserve">Estimated cost of </w:t>
            </w:r>
            <w:proofErr w:type="spellStart"/>
            <w:r w:rsidRPr="00F846D1">
              <w:t>DiaDeM</w:t>
            </w:r>
            <w:proofErr w:type="spellEnd"/>
            <w:r w:rsidRPr="00F846D1">
              <w:t xml:space="preserve"> intervention based on protocol, $15 per person</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62" w14:textId="77777777" w:rsidR="00F846D1" w:rsidRPr="00F846D1" w:rsidRDefault="00F846D1" w:rsidP="00F846D1">
            <w:pPr>
              <w:widowControl w:val="0"/>
              <w:spacing w:after="0"/>
              <w:jc w:val="center"/>
            </w:pPr>
            <w:r w:rsidRPr="00F846D1">
              <w:t>Headroom lower credible interval, $8.60 per person</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63" w14:textId="77777777" w:rsidR="00F846D1" w:rsidRPr="00F846D1" w:rsidRDefault="00F846D1" w:rsidP="00F846D1">
            <w:pPr>
              <w:widowControl w:val="0"/>
              <w:spacing w:after="0"/>
              <w:jc w:val="center"/>
            </w:pPr>
            <w:r w:rsidRPr="00F846D1">
              <w:t>Patel et al, 2007 $65.65 per person</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64" w14:textId="77777777" w:rsidR="00F846D1" w:rsidRPr="00F846D1" w:rsidRDefault="00F846D1" w:rsidP="00F846D1">
            <w:pPr>
              <w:widowControl w:val="0"/>
              <w:spacing w:after="0"/>
              <w:jc w:val="center"/>
            </w:pPr>
            <w:r w:rsidRPr="00F846D1">
              <w:t>Headroom upper credible interval, $214.10 per person</w:t>
            </w:r>
          </w:p>
        </w:tc>
      </w:tr>
      <w:tr w:rsidR="00F846D1" w:rsidRPr="00F846D1" w14:paraId="096A426B"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66" w14:textId="77777777" w:rsidR="00F846D1" w:rsidRPr="00F846D1" w:rsidRDefault="00F846D1" w:rsidP="00F846D1">
            <w:r w:rsidRPr="00F846D1">
              <w:t>Short term parameters</w:t>
            </w:r>
          </w:p>
        </w:tc>
        <w:tc>
          <w:tcPr>
            <w:tcW w:w="1985" w:type="dxa"/>
            <w:tcBorders>
              <w:top w:val="single" w:sz="6" w:space="0" w:color="000000"/>
              <w:left w:val="single" w:sz="6" w:space="0" w:color="000000"/>
              <w:bottom w:val="single" w:sz="6" w:space="0" w:color="000000"/>
              <w:right w:val="single" w:sz="6" w:space="0" w:color="000000"/>
            </w:tcBorders>
            <w:shd w:val="clear" w:color="auto" w:fill="CCCCCC"/>
          </w:tcPr>
          <w:p w14:paraId="096A4267" w14:textId="77777777" w:rsidR="00F846D1" w:rsidRPr="00F846D1" w:rsidRDefault="00F846D1" w:rsidP="00F846D1">
            <w:pPr>
              <w:widowControl w:val="0"/>
              <w:spacing w:after="0"/>
            </w:pPr>
          </w:p>
        </w:tc>
        <w:tc>
          <w:tcPr>
            <w:tcW w:w="1985"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68" w14:textId="77777777" w:rsidR="00F846D1" w:rsidRPr="00F846D1" w:rsidRDefault="00F846D1" w:rsidP="00F846D1">
            <w:pPr>
              <w:widowControl w:val="0"/>
              <w:spacing w:after="0"/>
            </w:pP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69" w14:textId="77777777" w:rsidR="00F846D1" w:rsidRPr="00F846D1" w:rsidRDefault="00F846D1" w:rsidP="00F846D1">
            <w:pPr>
              <w:widowControl w:val="0"/>
              <w:spacing w:after="0"/>
            </w:pP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6A" w14:textId="77777777" w:rsidR="00F846D1" w:rsidRPr="00F846D1" w:rsidRDefault="00F846D1" w:rsidP="00F846D1">
            <w:pPr>
              <w:widowControl w:val="0"/>
              <w:spacing w:after="0"/>
            </w:pPr>
          </w:p>
        </w:tc>
      </w:tr>
      <w:tr w:rsidR="00F846D1" w:rsidRPr="00F846D1" w14:paraId="096A4271"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6C" w14:textId="77777777" w:rsidR="00F846D1" w:rsidRPr="00F846D1" w:rsidRDefault="00F846D1" w:rsidP="00F846D1">
            <w:r w:rsidRPr="00F846D1">
              <w:t>BA treatment effect</w:t>
            </w:r>
          </w:p>
        </w:tc>
        <w:tc>
          <w:tcPr>
            <w:tcW w:w="1985" w:type="dxa"/>
            <w:tcBorders>
              <w:top w:val="single" w:sz="6" w:space="0" w:color="000000"/>
              <w:left w:val="single" w:sz="6" w:space="0" w:color="000000"/>
              <w:bottom w:val="single" w:sz="6" w:space="0" w:color="000000"/>
              <w:right w:val="single" w:sz="6" w:space="0" w:color="000000"/>
            </w:tcBorders>
            <w:hideMark/>
          </w:tcPr>
          <w:p w14:paraId="096A426D"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6E"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6F"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0" w14:textId="77777777" w:rsidR="00F846D1" w:rsidRPr="00F846D1" w:rsidRDefault="00F846D1" w:rsidP="00F846D1">
            <w:pPr>
              <w:widowControl w:val="0"/>
              <w:spacing w:after="0"/>
              <w:jc w:val="center"/>
            </w:pPr>
            <w:r w:rsidRPr="00F846D1">
              <w:t>$0m</w:t>
            </w:r>
          </w:p>
        </w:tc>
      </w:tr>
      <w:tr w:rsidR="00F846D1" w:rsidRPr="00F846D1" w14:paraId="096A4277"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2" w14:textId="77777777" w:rsidR="00F846D1" w:rsidRPr="00F846D1" w:rsidRDefault="00F846D1" w:rsidP="00F846D1">
            <w:pPr>
              <w:widowControl w:val="0"/>
              <w:spacing w:after="0"/>
            </w:pPr>
            <w:r w:rsidRPr="00F846D1">
              <w:t>PHQ-</w:t>
            </w:r>
            <w:proofErr w:type="gramStart"/>
            <w:r w:rsidRPr="00F846D1">
              <w:t>9 time</w:t>
            </w:r>
            <w:proofErr w:type="gramEnd"/>
            <w:r w:rsidRPr="00F846D1">
              <w:t xml:space="preserve"> path with usual care</w:t>
            </w:r>
          </w:p>
        </w:tc>
        <w:tc>
          <w:tcPr>
            <w:tcW w:w="1985" w:type="dxa"/>
            <w:tcBorders>
              <w:top w:val="single" w:sz="6" w:space="0" w:color="000000"/>
              <w:left w:val="single" w:sz="6" w:space="0" w:color="000000"/>
              <w:bottom w:val="single" w:sz="6" w:space="0" w:color="000000"/>
              <w:right w:val="single" w:sz="6" w:space="0" w:color="000000"/>
            </w:tcBorders>
            <w:hideMark/>
          </w:tcPr>
          <w:p w14:paraId="096A4273" w14:textId="77777777" w:rsidR="00F846D1" w:rsidRPr="00F846D1" w:rsidRDefault="00F846D1" w:rsidP="00F846D1">
            <w:pPr>
              <w:widowControl w:val="0"/>
              <w:spacing w:after="0"/>
              <w:jc w:val="center"/>
            </w:pPr>
            <w:r w:rsidRPr="00F846D1">
              <w:t>$0.18m [8]</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4"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5" w14:textId="77777777" w:rsidR="00F846D1" w:rsidRPr="00F846D1" w:rsidRDefault="00F846D1" w:rsidP="00F846D1">
            <w:pPr>
              <w:widowControl w:val="0"/>
              <w:spacing w:after="0"/>
              <w:jc w:val="center"/>
            </w:pPr>
            <w:r w:rsidRPr="00F846D1">
              <w:t>$171.34m [5]</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6" w14:textId="77777777" w:rsidR="00F846D1" w:rsidRPr="00F846D1" w:rsidRDefault="00F846D1" w:rsidP="00F846D1">
            <w:pPr>
              <w:widowControl w:val="0"/>
              <w:spacing w:after="0"/>
              <w:jc w:val="center"/>
            </w:pPr>
            <w:r w:rsidRPr="00F846D1">
              <w:t>$0m</w:t>
            </w:r>
          </w:p>
        </w:tc>
      </w:tr>
      <w:tr w:rsidR="00F846D1" w:rsidRPr="00F846D1" w14:paraId="096A427D"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8" w14:textId="77777777" w:rsidR="00F846D1" w:rsidRPr="00F846D1" w:rsidRDefault="00F846D1" w:rsidP="00F846D1">
            <w:pPr>
              <w:widowControl w:val="0"/>
              <w:spacing w:after="0"/>
            </w:pPr>
            <w:r w:rsidRPr="00F846D1">
              <w:t>Effect of depression on diabetes</w:t>
            </w:r>
          </w:p>
        </w:tc>
        <w:tc>
          <w:tcPr>
            <w:tcW w:w="1985" w:type="dxa"/>
            <w:tcBorders>
              <w:top w:val="single" w:sz="6" w:space="0" w:color="000000"/>
              <w:left w:val="single" w:sz="6" w:space="0" w:color="000000"/>
              <w:bottom w:val="single" w:sz="6" w:space="0" w:color="000000"/>
              <w:right w:val="single" w:sz="6" w:space="0" w:color="000000"/>
            </w:tcBorders>
            <w:hideMark/>
          </w:tcPr>
          <w:p w14:paraId="096A4279"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A"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B" w14:textId="77777777" w:rsidR="00F846D1" w:rsidRPr="00F846D1" w:rsidRDefault="00F846D1" w:rsidP="00F846D1">
            <w:pPr>
              <w:widowControl w:val="0"/>
              <w:spacing w:after="0"/>
              <w:jc w:val="center"/>
            </w:pPr>
            <w:r w:rsidRPr="00F846D1">
              <w:t>$139.69m [7]</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C" w14:textId="77777777" w:rsidR="00F846D1" w:rsidRPr="00F846D1" w:rsidRDefault="00F846D1" w:rsidP="00F846D1">
            <w:pPr>
              <w:widowControl w:val="0"/>
              <w:spacing w:after="0"/>
              <w:jc w:val="center"/>
            </w:pPr>
            <w:r w:rsidRPr="00F846D1">
              <w:t>$0m</w:t>
            </w:r>
          </w:p>
        </w:tc>
      </w:tr>
      <w:tr w:rsidR="00F846D1" w:rsidRPr="00F846D1" w14:paraId="096A4283"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7E" w14:textId="77777777" w:rsidR="00F846D1" w:rsidRPr="00F846D1" w:rsidRDefault="00F846D1" w:rsidP="00F846D1">
            <w:pPr>
              <w:widowControl w:val="0"/>
              <w:spacing w:after="0"/>
            </w:pPr>
            <w:r w:rsidRPr="00F846D1">
              <w:t>Costs of routine depression care</w:t>
            </w:r>
          </w:p>
        </w:tc>
        <w:tc>
          <w:tcPr>
            <w:tcW w:w="1985" w:type="dxa"/>
            <w:tcBorders>
              <w:top w:val="single" w:sz="6" w:space="0" w:color="000000"/>
              <w:left w:val="single" w:sz="6" w:space="0" w:color="000000"/>
              <w:bottom w:val="single" w:sz="6" w:space="0" w:color="000000"/>
              <w:right w:val="single" w:sz="6" w:space="0" w:color="000000"/>
            </w:tcBorders>
            <w:hideMark/>
          </w:tcPr>
          <w:p w14:paraId="096A427F"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0"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1"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2" w14:textId="77777777" w:rsidR="00F846D1" w:rsidRPr="00F846D1" w:rsidRDefault="00F846D1" w:rsidP="00F846D1">
            <w:pPr>
              <w:widowControl w:val="0"/>
              <w:spacing w:after="0"/>
              <w:jc w:val="center"/>
            </w:pPr>
            <w:r w:rsidRPr="00F846D1">
              <w:t>$0m</w:t>
            </w:r>
          </w:p>
        </w:tc>
      </w:tr>
      <w:tr w:rsidR="00F846D1" w:rsidRPr="00F846D1" w14:paraId="096A4289"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4" w14:textId="77777777" w:rsidR="00F846D1" w:rsidRPr="00F846D1" w:rsidRDefault="00F846D1" w:rsidP="00F846D1">
            <w:pPr>
              <w:widowControl w:val="0"/>
              <w:spacing w:after="0"/>
            </w:pPr>
            <w:r w:rsidRPr="00F846D1">
              <w:t>Costs of routine diabetes care</w:t>
            </w:r>
          </w:p>
        </w:tc>
        <w:tc>
          <w:tcPr>
            <w:tcW w:w="1985" w:type="dxa"/>
            <w:tcBorders>
              <w:top w:val="single" w:sz="6" w:space="0" w:color="000000"/>
              <w:left w:val="single" w:sz="6" w:space="0" w:color="000000"/>
              <w:bottom w:val="single" w:sz="6" w:space="0" w:color="000000"/>
              <w:right w:val="single" w:sz="6" w:space="0" w:color="000000"/>
            </w:tcBorders>
            <w:hideMark/>
          </w:tcPr>
          <w:p w14:paraId="096A4285"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6"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7"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88" w14:textId="77777777" w:rsidR="00F846D1" w:rsidRPr="00F846D1" w:rsidRDefault="00F846D1" w:rsidP="00F846D1">
            <w:pPr>
              <w:widowControl w:val="0"/>
              <w:spacing w:after="0"/>
              <w:jc w:val="center"/>
            </w:pPr>
            <w:r w:rsidRPr="00F846D1">
              <w:t>$0m</w:t>
            </w:r>
          </w:p>
        </w:tc>
      </w:tr>
      <w:tr w:rsidR="00F846D1" w:rsidRPr="00F846D1" w14:paraId="096A428F"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8A" w14:textId="77777777" w:rsidR="00F846D1" w:rsidRPr="00F846D1" w:rsidRDefault="00F846D1" w:rsidP="00F846D1">
            <w:pPr>
              <w:widowControl w:val="0"/>
              <w:spacing w:after="0"/>
            </w:pPr>
            <w:r w:rsidRPr="00F846D1">
              <w:t>Medium term parameters</w:t>
            </w:r>
          </w:p>
        </w:tc>
        <w:tc>
          <w:tcPr>
            <w:tcW w:w="1985" w:type="dxa"/>
            <w:tcBorders>
              <w:top w:val="single" w:sz="6" w:space="0" w:color="000000"/>
              <w:left w:val="single" w:sz="6" w:space="0" w:color="000000"/>
              <w:bottom w:val="single" w:sz="6" w:space="0" w:color="000000"/>
              <w:right w:val="single" w:sz="6" w:space="0" w:color="000000"/>
            </w:tcBorders>
            <w:shd w:val="clear" w:color="auto" w:fill="CCCCCC"/>
            <w:hideMark/>
          </w:tcPr>
          <w:p w14:paraId="096A428B" w14:textId="77777777" w:rsidR="00F846D1" w:rsidRPr="00F846D1" w:rsidRDefault="00F846D1" w:rsidP="00F846D1">
            <w:pPr>
              <w:widowControl w:val="0"/>
              <w:spacing w:after="0"/>
              <w:jc w:val="center"/>
            </w:pPr>
            <w:r w:rsidRPr="00F846D1">
              <w:t xml:space="preserve"> </w:t>
            </w:r>
          </w:p>
        </w:tc>
        <w:tc>
          <w:tcPr>
            <w:tcW w:w="1985"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8C" w14:textId="77777777" w:rsidR="00F846D1" w:rsidRPr="00F846D1" w:rsidRDefault="00F846D1" w:rsidP="00F846D1">
            <w:pPr>
              <w:widowControl w:val="0"/>
              <w:spacing w:after="0"/>
              <w:jc w:val="center"/>
            </w:pP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8D" w14:textId="77777777" w:rsidR="00F846D1" w:rsidRPr="00F846D1" w:rsidRDefault="00F846D1" w:rsidP="00F846D1">
            <w:pPr>
              <w:widowControl w:val="0"/>
              <w:spacing w:after="0"/>
              <w:jc w:val="center"/>
            </w:pP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8E" w14:textId="77777777" w:rsidR="00F846D1" w:rsidRPr="00F846D1" w:rsidRDefault="00F846D1" w:rsidP="00F846D1">
            <w:pPr>
              <w:widowControl w:val="0"/>
              <w:spacing w:after="0"/>
              <w:jc w:val="center"/>
            </w:pPr>
          </w:p>
        </w:tc>
      </w:tr>
      <w:tr w:rsidR="00F846D1" w:rsidRPr="00F846D1" w14:paraId="096A4295"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0" w14:textId="77777777" w:rsidR="00F846D1" w:rsidRPr="00F846D1" w:rsidRDefault="00F846D1" w:rsidP="00F846D1">
            <w:pPr>
              <w:widowControl w:val="0"/>
              <w:spacing w:after="0"/>
            </w:pPr>
            <w:r w:rsidRPr="00F846D1">
              <w:t>Time path for HbA</w:t>
            </w:r>
            <w:r w:rsidRPr="00F846D1">
              <w:rPr>
                <w:vertAlign w:val="subscript"/>
              </w:rPr>
              <w:t>1c</w:t>
            </w:r>
          </w:p>
        </w:tc>
        <w:tc>
          <w:tcPr>
            <w:tcW w:w="1985" w:type="dxa"/>
            <w:tcBorders>
              <w:top w:val="single" w:sz="6" w:space="0" w:color="000000"/>
              <w:left w:val="single" w:sz="6" w:space="0" w:color="000000"/>
              <w:bottom w:val="single" w:sz="6" w:space="0" w:color="000000"/>
              <w:right w:val="single" w:sz="6" w:space="0" w:color="000000"/>
            </w:tcBorders>
            <w:hideMark/>
          </w:tcPr>
          <w:p w14:paraId="096A4291" w14:textId="77777777" w:rsidR="00F846D1" w:rsidRPr="00F846D1" w:rsidRDefault="00F846D1" w:rsidP="00F846D1">
            <w:pPr>
              <w:widowControl w:val="0"/>
              <w:spacing w:after="0"/>
              <w:jc w:val="center"/>
            </w:pPr>
            <w:r w:rsidRPr="00F846D1">
              <w:t>$0.89m [4]</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2" w14:textId="77777777" w:rsidR="00F846D1" w:rsidRPr="00F846D1" w:rsidRDefault="00F846D1" w:rsidP="00F846D1">
            <w:pPr>
              <w:widowControl w:val="0"/>
              <w:spacing w:after="0"/>
              <w:jc w:val="center"/>
            </w:pPr>
            <w:r w:rsidRPr="00F846D1">
              <w:t>$0.17m [4]</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3" w14:textId="77777777" w:rsidR="00F846D1" w:rsidRPr="00F846D1" w:rsidRDefault="00F846D1" w:rsidP="00F846D1">
            <w:pPr>
              <w:widowControl w:val="0"/>
              <w:spacing w:after="0"/>
              <w:jc w:val="center"/>
            </w:pPr>
            <w:r w:rsidRPr="00F846D1">
              <w:t>$85.82m [11]</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4" w14:textId="77777777" w:rsidR="00F846D1" w:rsidRPr="00F846D1" w:rsidRDefault="00F846D1" w:rsidP="00F846D1">
            <w:pPr>
              <w:widowControl w:val="0"/>
              <w:spacing w:after="0"/>
              <w:jc w:val="center"/>
            </w:pPr>
            <w:r w:rsidRPr="00F846D1">
              <w:t>$0m</w:t>
            </w:r>
          </w:p>
        </w:tc>
      </w:tr>
      <w:tr w:rsidR="00F846D1" w:rsidRPr="00F846D1" w14:paraId="096A429B"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6" w14:textId="77777777" w:rsidR="00F846D1" w:rsidRPr="00F846D1" w:rsidRDefault="00F846D1" w:rsidP="00F846D1">
            <w:pPr>
              <w:widowControl w:val="0"/>
              <w:spacing w:after="0"/>
            </w:pPr>
            <w:r w:rsidRPr="00F846D1">
              <w:t>Time path for BMI</w:t>
            </w:r>
          </w:p>
        </w:tc>
        <w:tc>
          <w:tcPr>
            <w:tcW w:w="1985" w:type="dxa"/>
            <w:tcBorders>
              <w:top w:val="single" w:sz="6" w:space="0" w:color="000000"/>
              <w:left w:val="single" w:sz="6" w:space="0" w:color="000000"/>
              <w:bottom w:val="single" w:sz="6" w:space="0" w:color="000000"/>
              <w:right w:val="single" w:sz="6" w:space="0" w:color="000000"/>
            </w:tcBorders>
            <w:hideMark/>
          </w:tcPr>
          <w:p w14:paraId="096A4297"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8"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9" w14:textId="77777777" w:rsidR="00F846D1" w:rsidRPr="00F846D1" w:rsidRDefault="00F846D1" w:rsidP="00F846D1">
            <w:pPr>
              <w:widowControl w:val="0"/>
              <w:spacing w:after="0"/>
              <w:jc w:val="center"/>
            </w:pPr>
            <w:r w:rsidRPr="00F846D1">
              <w:t>$44.67m [13]</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A" w14:textId="77777777" w:rsidR="00F846D1" w:rsidRPr="00F846D1" w:rsidRDefault="00F846D1" w:rsidP="00F846D1">
            <w:pPr>
              <w:widowControl w:val="0"/>
              <w:spacing w:after="0"/>
              <w:jc w:val="center"/>
            </w:pPr>
            <w:r w:rsidRPr="00F846D1">
              <w:t>$0m</w:t>
            </w:r>
          </w:p>
        </w:tc>
      </w:tr>
      <w:tr w:rsidR="00F846D1" w:rsidRPr="00F846D1" w14:paraId="096A42A1"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C" w14:textId="77777777" w:rsidR="00F846D1" w:rsidRPr="00F846D1" w:rsidRDefault="00F846D1" w:rsidP="00F846D1">
            <w:pPr>
              <w:widowControl w:val="0"/>
              <w:spacing w:after="0"/>
            </w:pPr>
            <w:r w:rsidRPr="00F846D1">
              <w:t>Time path for LDL cholesterol</w:t>
            </w:r>
          </w:p>
        </w:tc>
        <w:tc>
          <w:tcPr>
            <w:tcW w:w="1985" w:type="dxa"/>
            <w:tcBorders>
              <w:top w:val="single" w:sz="6" w:space="0" w:color="000000"/>
              <w:left w:val="single" w:sz="6" w:space="0" w:color="000000"/>
              <w:bottom w:val="single" w:sz="6" w:space="0" w:color="000000"/>
              <w:right w:val="single" w:sz="6" w:space="0" w:color="000000"/>
            </w:tcBorders>
            <w:hideMark/>
          </w:tcPr>
          <w:p w14:paraId="096A429D" w14:textId="77777777" w:rsidR="00F846D1" w:rsidRPr="00F846D1" w:rsidRDefault="00F846D1" w:rsidP="00F846D1">
            <w:pPr>
              <w:widowControl w:val="0"/>
              <w:spacing w:after="0"/>
              <w:jc w:val="center"/>
            </w:pPr>
            <w:r w:rsidRPr="00F846D1">
              <w:t>$0.7m [5]</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E"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9F" w14:textId="77777777" w:rsidR="00F846D1" w:rsidRPr="00F846D1" w:rsidRDefault="00F846D1" w:rsidP="00F846D1">
            <w:pPr>
              <w:widowControl w:val="0"/>
              <w:spacing w:after="0"/>
              <w:jc w:val="center"/>
            </w:pPr>
            <w:r w:rsidRPr="00F846D1">
              <w:t>$127.88m [8]</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0" w14:textId="77777777" w:rsidR="00F846D1" w:rsidRPr="00F846D1" w:rsidRDefault="00F846D1" w:rsidP="00F846D1">
            <w:pPr>
              <w:widowControl w:val="0"/>
              <w:spacing w:after="0"/>
              <w:jc w:val="center"/>
            </w:pPr>
            <w:r w:rsidRPr="00F846D1">
              <w:t>$0m</w:t>
            </w:r>
          </w:p>
        </w:tc>
      </w:tr>
      <w:tr w:rsidR="00F846D1" w:rsidRPr="00F846D1" w14:paraId="096A42A7"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2" w14:textId="77777777" w:rsidR="00F846D1" w:rsidRPr="00F846D1" w:rsidRDefault="00F846D1" w:rsidP="00F846D1">
            <w:pPr>
              <w:widowControl w:val="0"/>
              <w:spacing w:after="0"/>
            </w:pPr>
            <w:r w:rsidRPr="00F846D1">
              <w:lastRenderedPageBreak/>
              <w:t>Time path for systolic blood pressure</w:t>
            </w:r>
          </w:p>
        </w:tc>
        <w:tc>
          <w:tcPr>
            <w:tcW w:w="1985" w:type="dxa"/>
            <w:tcBorders>
              <w:top w:val="single" w:sz="6" w:space="0" w:color="000000"/>
              <w:left w:val="single" w:sz="6" w:space="0" w:color="000000"/>
              <w:bottom w:val="single" w:sz="6" w:space="0" w:color="000000"/>
              <w:right w:val="single" w:sz="6" w:space="0" w:color="000000"/>
            </w:tcBorders>
            <w:hideMark/>
          </w:tcPr>
          <w:p w14:paraId="096A42A3"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4"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5" w14:textId="77777777" w:rsidR="00F846D1" w:rsidRPr="00F846D1" w:rsidRDefault="00F846D1" w:rsidP="00F846D1">
            <w:pPr>
              <w:widowControl w:val="0"/>
              <w:spacing w:after="0"/>
              <w:jc w:val="center"/>
            </w:pPr>
            <w:r w:rsidRPr="00F846D1">
              <w:t>$94.06m [10]</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6" w14:textId="77777777" w:rsidR="00F846D1" w:rsidRPr="00F846D1" w:rsidRDefault="00F846D1" w:rsidP="00F846D1">
            <w:pPr>
              <w:widowControl w:val="0"/>
              <w:spacing w:after="0"/>
              <w:jc w:val="center"/>
            </w:pPr>
            <w:r w:rsidRPr="00F846D1">
              <w:t>$0m</w:t>
            </w:r>
          </w:p>
        </w:tc>
      </w:tr>
      <w:tr w:rsidR="00F846D1" w:rsidRPr="00F846D1" w14:paraId="096A42AD"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8" w14:textId="77777777" w:rsidR="00F846D1" w:rsidRPr="00F846D1" w:rsidRDefault="00F846D1" w:rsidP="00F846D1">
            <w:pPr>
              <w:widowControl w:val="0"/>
              <w:spacing w:after="0"/>
            </w:pPr>
            <w:r w:rsidRPr="00F846D1">
              <w:t>Time path for HDL cholesterol</w:t>
            </w:r>
          </w:p>
        </w:tc>
        <w:tc>
          <w:tcPr>
            <w:tcW w:w="1985" w:type="dxa"/>
            <w:tcBorders>
              <w:top w:val="single" w:sz="6" w:space="0" w:color="000000"/>
              <w:left w:val="single" w:sz="6" w:space="0" w:color="000000"/>
              <w:bottom w:val="single" w:sz="6" w:space="0" w:color="000000"/>
              <w:right w:val="single" w:sz="6" w:space="0" w:color="000000"/>
            </w:tcBorders>
            <w:hideMark/>
          </w:tcPr>
          <w:p w14:paraId="096A42A9" w14:textId="77777777" w:rsidR="00F846D1" w:rsidRPr="00F846D1" w:rsidRDefault="00F846D1" w:rsidP="00F846D1">
            <w:pPr>
              <w:widowControl w:val="0"/>
              <w:spacing w:after="0"/>
              <w:jc w:val="center"/>
            </w:pPr>
            <w:r w:rsidRPr="00F846D1">
              <w:t>$0.3m [6]</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A"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B" w14:textId="77777777" w:rsidR="00F846D1" w:rsidRPr="00F846D1" w:rsidRDefault="00F846D1" w:rsidP="00F846D1">
            <w:pPr>
              <w:widowControl w:val="0"/>
              <w:spacing w:after="0"/>
              <w:jc w:val="center"/>
            </w:pPr>
            <w:r w:rsidRPr="00F846D1">
              <w:t>$120.74m [9]</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C" w14:textId="77777777" w:rsidR="00F846D1" w:rsidRPr="00F846D1" w:rsidRDefault="00F846D1" w:rsidP="00F846D1">
            <w:pPr>
              <w:widowControl w:val="0"/>
              <w:spacing w:after="0"/>
              <w:jc w:val="center"/>
            </w:pPr>
            <w:r w:rsidRPr="00F846D1">
              <w:t>$0m</w:t>
            </w:r>
          </w:p>
        </w:tc>
      </w:tr>
      <w:tr w:rsidR="00F846D1" w:rsidRPr="00F846D1" w14:paraId="096A42B3"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AE" w14:textId="77777777" w:rsidR="00F846D1" w:rsidRPr="00F846D1" w:rsidRDefault="00F846D1" w:rsidP="00F846D1">
            <w:pPr>
              <w:widowControl w:val="0"/>
              <w:spacing w:after="0"/>
            </w:pPr>
            <w:r w:rsidRPr="00F846D1">
              <w:t>Time path for haemoglobin</w:t>
            </w:r>
          </w:p>
        </w:tc>
        <w:tc>
          <w:tcPr>
            <w:tcW w:w="1985" w:type="dxa"/>
            <w:tcBorders>
              <w:top w:val="single" w:sz="6" w:space="0" w:color="000000"/>
              <w:left w:val="single" w:sz="6" w:space="0" w:color="000000"/>
              <w:bottom w:val="single" w:sz="6" w:space="0" w:color="000000"/>
              <w:right w:val="single" w:sz="6" w:space="0" w:color="000000"/>
            </w:tcBorders>
            <w:hideMark/>
          </w:tcPr>
          <w:p w14:paraId="096A42AF"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0"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1"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2" w14:textId="77777777" w:rsidR="00F846D1" w:rsidRPr="00F846D1" w:rsidRDefault="00F846D1" w:rsidP="00F846D1">
            <w:pPr>
              <w:widowControl w:val="0"/>
              <w:spacing w:after="0"/>
              <w:jc w:val="center"/>
            </w:pPr>
            <w:r w:rsidRPr="00F846D1">
              <w:t>$0m</w:t>
            </w:r>
          </w:p>
        </w:tc>
      </w:tr>
      <w:tr w:rsidR="00F846D1" w:rsidRPr="00F846D1" w14:paraId="096A42B9"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4" w14:textId="77777777" w:rsidR="00F846D1" w:rsidRPr="00F846D1" w:rsidRDefault="00F846D1" w:rsidP="00F846D1">
            <w:pPr>
              <w:widowControl w:val="0"/>
              <w:spacing w:after="0"/>
            </w:pPr>
            <w:r w:rsidRPr="00F846D1">
              <w:t>Time path for white blood cell count</w:t>
            </w:r>
          </w:p>
        </w:tc>
        <w:tc>
          <w:tcPr>
            <w:tcW w:w="1985" w:type="dxa"/>
            <w:tcBorders>
              <w:top w:val="single" w:sz="6" w:space="0" w:color="000000"/>
              <w:left w:val="single" w:sz="6" w:space="0" w:color="000000"/>
              <w:bottom w:val="single" w:sz="6" w:space="0" w:color="000000"/>
              <w:right w:val="single" w:sz="6" w:space="0" w:color="000000"/>
            </w:tcBorders>
            <w:hideMark/>
          </w:tcPr>
          <w:p w14:paraId="096A42B5" w14:textId="77777777" w:rsidR="00F846D1" w:rsidRPr="00F846D1" w:rsidRDefault="00F846D1" w:rsidP="00F846D1">
            <w:pPr>
              <w:widowControl w:val="0"/>
              <w:spacing w:after="0"/>
              <w:jc w:val="center"/>
            </w:pPr>
            <w:r w:rsidRPr="00F846D1">
              <w:t>$1.36m [3]</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6" w14:textId="77777777" w:rsidR="00F846D1" w:rsidRPr="00F846D1" w:rsidRDefault="00F846D1" w:rsidP="00F846D1">
            <w:pPr>
              <w:widowControl w:val="0"/>
              <w:spacing w:after="0"/>
              <w:jc w:val="center"/>
            </w:pPr>
            <w:r w:rsidRPr="00F846D1">
              <w:t>$0.28m [3]</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7" w14:textId="77777777" w:rsidR="00F846D1" w:rsidRPr="00F846D1" w:rsidRDefault="00F846D1" w:rsidP="00F846D1">
            <w:pPr>
              <w:widowControl w:val="0"/>
              <w:spacing w:after="0"/>
              <w:jc w:val="center"/>
            </w:pPr>
            <w:r w:rsidRPr="00F846D1">
              <w:t>$141.22m [6]</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8" w14:textId="77777777" w:rsidR="00F846D1" w:rsidRPr="00F846D1" w:rsidRDefault="00F846D1" w:rsidP="00F846D1">
            <w:pPr>
              <w:widowControl w:val="0"/>
              <w:spacing w:after="0"/>
              <w:jc w:val="center"/>
            </w:pPr>
            <w:r w:rsidRPr="00F846D1">
              <w:t>$0m</w:t>
            </w:r>
          </w:p>
        </w:tc>
      </w:tr>
      <w:tr w:rsidR="00F846D1" w:rsidRPr="00F846D1" w14:paraId="096A42BF"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A" w14:textId="77777777" w:rsidR="00F846D1" w:rsidRPr="00F846D1" w:rsidRDefault="00F846D1" w:rsidP="00F846D1">
            <w:pPr>
              <w:widowControl w:val="0"/>
              <w:spacing w:after="0"/>
            </w:pPr>
            <w:r w:rsidRPr="00F846D1">
              <w:t>Time path for heart rate</w:t>
            </w:r>
          </w:p>
        </w:tc>
        <w:tc>
          <w:tcPr>
            <w:tcW w:w="1985" w:type="dxa"/>
            <w:tcBorders>
              <w:top w:val="single" w:sz="6" w:space="0" w:color="000000"/>
              <w:left w:val="single" w:sz="6" w:space="0" w:color="000000"/>
              <w:bottom w:val="single" w:sz="6" w:space="0" w:color="000000"/>
              <w:right w:val="single" w:sz="6" w:space="0" w:color="000000"/>
            </w:tcBorders>
            <w:hideMark/>
          </w:tcPr>
          <w:p w14:paraId="096A42BB" w14:textId="77777777" w:rsidR="00F846D1" w:rsidRPr="00F846D1" w:rsidRDefault="00F846D1" w:rsidP="00F846D1">
            <w:pPr>
              <w:widowControl w:val="0"/>
              <w:spacing w:after="0"/>
              <w:jc w:val="center"/>
            </w:pPr>
            <w:r w:rsidRPr="00F846D1">
              <w:t>$0.22m [7]</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C"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D" w14:textId="77777777" w:rsidR="00F846D1" w:rsidRPr="00F846D1" w:rsidRDefault="00F846D1" w:rsidP="00F846D1">
            <w:pPr>
              <w:widowControl w:val="0"/>
              <w:spacing w:after="0"/>
              <w:jc w:val="center"/>
            </w:pPr>
            <w:r w:rsidRPr="00F846D1">
              <w:t>$339.91m [3]</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BE" w14:textId="77777777" w:rsidR="00F846D1" w:rsidRPr="00F846D1" w:rsidRDefault="00F846D1" w:rsidP="00F846D1">
            <w:pPr>
              <w:widowControl w:val="0"/>
              <w:spacing w:after="0"/>
              <w:jc w:val="center"/>
            </w:pPr>
            <w:r w:rsidRPr="00F846D1">
              <w:t>$0m</w:t>
            </w:r>
          </w:p>
        </w:tc>
      </w:tr>
      <w:tr w:rsidR="00F846D1" w:rsidRPr="00F846D1" w14:paraId="096A42C5"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0" w14:textId="77777777" w:rsidR="00F846D1" w:rsidRPr="00F846D1" w:rsidRDefault="00F846D1" w:rsidP="00F846D1">
            <w:pPr>
              <w:widowControl w:val="0"/>
              <w:spacing w:after="0"/>
            </w:pPr>
            <w:r w:rsidRPr="00F846D1">
              <w:t>Time path for smoking</w:t>
            </w:r>
          </w:p>
        </w:tc>
        <w:tc>
          <w:tcPr>
            <w:tcW w:w="1985" w:type="dxa"/>
            <w:tcBorders>
              <w:top w:val="single" w:sz="6" w:space="0" w:color="000000"/>
              <w:left w:val="single" w:sz="6" w:space="0" w:color="000000"/>
              <w:bottom w:val="single" w:sz="6" w:space="0" w:color="000000"/>
              <w:right w:val="single" w:sz="6" w:space="0" w:color="000000"/>
            </w:tcBorders>
            <w:hideMark/>
          </w:tcPr>
          <w:p w14:paraId="096A42C1" w14:textId="77777777" w:rsidR="00F846D1" w:rsidRPr="00F846D1" w:rsidRDefault="00F846D1" w:rsidP="00F846D1">
            <w:pPr>
              <w:widowControl w:val="0"/>
              <w:spacing w:after="0"/>
              <w:jc w:val="center"/>
            </w:pPr>
            <w:r w:rsidRPr="00F846D1">
              <w:t>$3.25m [2]</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2" w14:textId="77777777" w:rsidR="00F846D1" w:rsidRPr="00F846D1" w:rsidRDefault="00F846D1" w:rsidP="00F846D1">
            <w:pPr>
              <w:widowControl w:val="0"/>
              <w:spacing w:after="0"/>
              <w:jc w:val="center"/>
            </w:pPr>
            <w:r w:rsidRPr="00F846D1">
              <w:t>$0.6m [2]</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3" w14:textId="77777777" w:rsidR="00F846D1" w:rsidRPr="00F846D1" w:rsidRDefault="00F846D1" w:rsidP="00F846D1">
            <w:pPr>
              <w:widowControl w:val="0"/>
              <w:spacing w:after="0"/>
              <w:jc w:val="center"/>
            </w:pPr>
            <w:r w:rsidRPr="00F846D1">
              <w:t>$419.21m [1]</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4" w14:textId="77777777" w:rsidR="00F846D1" w:rsidRPr="00F846D1" w:rsidRDefault="00F846D1" w:rsidP="00F846D1">
            <w:pPr>
              <w:widowControl w:val="0"/>
              <w:spacing w:after="0"/>
              <w:jc w:val="center"/>
            </w:pPr>
            <w:r w:rsidRPr="00F846D1">
              <w:t>$0m</w:t>
            </w:r>
          </w:p>
        </w:tc>
      </w:tr>
      <w:tr w:rsidR="00F846D1" w:rsidRPr="00F846D1" w14:paraId="096A42CB"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6" w14:textId="77777777" w:rsidR="00F846D1" w:rsidRPr="00F846D1" w:rsidRDefault="00F846D1" w:rsidP="00F846D1">
            <w:pPr>
              <w:widowControl w:val="0"/>
              <w:spacing w:after="0"/>
            </w:pPr>
            <w:r w:rsidRPr="00F846D1">
              <w:t>Time path for peripheral vascular disease</w:t>
            </w:r>
          </w:p>
        </w:tc>
        <w:tc>
          <w:tcPr>
            <w:tcW w:w="1985" w:type="dxa"/>
            <w:tcBorders>
              <w:top w:val="single" w:sz="6" w:space="0" w:color="000000"/>
              <w:left w:val="single" w:sz="6" w:space="0" w:color="000000"/>
              <w:bottom w:val="single" w:sz="6" w:space="0" w:color="000000"/>
              <w:right w:val="single" w:sz="6" w:space="0" w:color="000000"/>
            </w:tcBorders>
            <w:hideMark/>
          </w:tcPr>
          <w:p w14:paraId="096A42C7"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8"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9" w14:textId="77777777" w:rsidR="00F846D1" w:rsidRPr="00F846D1" w:rsidRDefault="00F846D1" w:rsidP="00F846D1">
            <w:pPr>
              <w:widowControl w:val="0"/>
              <w:spacing w:after="0"/>
              <w:jc w:val="center"/>
            </w:pPr>
            <w:r w:rsidRPr="00F846D1">
              <w:t>$4.18m [14]</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A" w14:textId="77777777" w:rsidR="00F846D1" w:rsidRPr="00F846D1" w:rsidRDefault="00F846D1" w:rsidP="00F846D1">
            <w:pPr>
              <w:widowControl w:val="0"/>
              <w:spacing w:after="0"/>
              <w:jc w:val="center"/>
            </w:pPr>
            <w:r w:rsidRPr="00F846D1">
              <w:t>$0m</w:t>
            </w:r>
          </w:p>
        </w:tc>
      </w:tr>
      <w:tr w:rsidR="00F846D1" w:rsidRPr="00F846D1" w14:paraId="096A42D1"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C" w14:textId="77777777" w:rsidR="00F846D1" w:rsidRPr="00F846D1" w:rsidRDefault="00F846D1" w:rsidP="00F846D1">
            <w:pPr>
              <w:widowControl w:val="0"/>
              <w:spacing w:after="0"/>
            </w:pPr>
            <w:r w:rsidRPr="00F846D1">
              <w:t>Time path for microalbuminuria</w:t>
            </w:r>
          </w:p>
        </w:tc>
        <w:tc>
          <w:tcPr>
            <w:tcW w:w="1985" w:type="dxa"/>
            <w:tcBorders>
              <w:top w:val="single" w:sz="6" w:space="0" w:color="000000"/>
              <w:left w:val="single" w:sz="6" w:space="0" w:color="000000"/>
              <w:bottom w:val="single" w:sz="6" w:space="0" w:color="000000"/>
              <w:right w:val="single" w:sz="6" w:space="0" w:color="000000"/>
            </w:tcBorders>
            <w:hideMark/>
          </w:tcPr>
          <w:p w14:paraId="096A42CD"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E"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CF" w14:textId="77777777" w:rsidR="00F846D1" w:rsidRPr="00F846D1" w:rsidRDefault="00F846D1" w:rsidP="00F846D1">
            <w:pPr>
              <w:widowControl w:val="0"/>
              <w:spacing w:after="0"/>
              <w:jc w:val="center"/>
            </w:pPr>
            <w:r w:rsidRPr="00F846D1">
              <w:t>$197.54m [4]</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0" w14:textId="77777777" w:rsidR="00F846D1" w:rsidRPr="00F846D1" w:rsidRDefault="00F846D1" w:rsidP="00F846D1">
            <w:pPr>
              <w:widowControl w:val="0"/>
              <w:spacing w:after="0"/>
              <w:jc w:val="center"/>
            </w:pPr>
            <w:r w:rsidRPr="00F846D1">
              <w:t>$0m</w:t>
            </w:r>
          </w:p>
        </w:tc>
      </w:tr>
      <w:tr w:rsidR="00F846D1" w:rsidRPr="00F846D1" w14:paraId="096A42D7"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2" w14:textId="77777777" w:rsidR="00F846D1" w:rsidRPr="00F846D1" w:rsidRDefault="00F846D1" w:rsidP="00F846D1">
            <w:pPr>
              <w:widowControl w:val="0"/>
              <w:spacing w:after="0"/>
            </w:pPr>
            <w:r w:rsidRPr="00F846D1">
              <w:t>Time path for atrial fibrillation</w:t>
            </w:r>
          </w:p>
        </w:tc>
        <w:tc>
          <w:tcPr>
            <w:tcW w:w="1985" w:type="dxa"/>
            <w:tcBorders>
              <w:top w:val="single" w:sz="6" w:space="0" w:color="000000"/>
              <w:left w:val="single" w:sz="6" w:space="0" w:color="000000"/>
              <w:bottom w:val="single" w:sz="6" w:space="0" w:color="000000"/>
              <w:right w:val="single" w:sz="6" w:space="0" w:color="000000"/>
            </w:tcBorders>
            <w:hideMark/>
          </w:tcPr>
          <w:p w14:paraId="096A42D3"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4"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5"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6" w14:textId="77777777" w:rsidR="00F846D1" w:rsidRPr="00F846D1" w:rsidRDefault="00F846D1" w:rsidP="00F846D1">
            <w:pPr>
              <w:widowControl w:val="0"/>
              <w:spacing w:after="0"/>
              <w:jc w:val="center"/>
            </w:pPr>
            <w:r w:rsidRPr="00F846D1">
              <w:t>$0m</w:t>
            </w:r>
          </w:p>
        </w:tc>
      </w:tr>
      <w:tr w:rsidR="00F846D1" w:rsidRPr="00F846D1" w14:paraId="096A42DD"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8" w14:textId="77777777" w:rsidR="00F846D1" w:rsidRPr="00F846D1" w:rsidRDefault="00F846D1" w:rsidP="00F846D1">
            <w:pPr>
              <w:widowControl w:val="0"/>
              <w:spacing w:after="0"/>
            </w:pPr>
            <w:r w:rsidRPr="00F846D1">
              <w:t>Time path for eGFR</w:t>
            </w:r>
          </w:p>
        </w:tc>
        <w:tc>
          <w:tcPr>
            <w:tcW w:w="1985" w:type="dxa"/>
            <w:tcBorders>
              <w:top w:val="single" w:sz="6" w:space="0" w:color="000000"/>
              <w:left w:val="single" w:sz="6" w:space="0" w:color="000000"/>
              <w:bottom w:val="single" w:sz="6" w:space="0" w:color="000000"/>
              <w:right w:val="single" w:sz="6" w:space="0" w:color="000000"/>
            </w:tcBorders>
            <w:hideMark/>
          </w:tcPr>
          <w:p w14:paraId="096A42D9"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A"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B" w14:textId="77777777" w:rsidR="00F846D1" w:rsidRPr="00F846D1" w:rsidRDefault="00F846D1" w:rsidP="00F846D1">
            <w:pPr>
              <w:widowControl w:val="0"/>
              <w:spacing w:after="0"/>
              <w:jc w:val="center"/>
            </w:pPr>
            <w:r w:rsidRPr="00F846D1">
              <w:t>$53.01m [12]</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DC" w14:textId="77777777" w:rsidR="00F846D1" w:rsidRPr="00F846D1" w:rsidRDefault="00F846D1" w:rsidP="00F846D1">
            <w:pPr>
              <w:widowControl w:val="0"/>
              <w:spacing w:after="0"/>
              <w:jc w:val="center"/>
            </w:pPr>
            <w:r w:rsidRPr="00F846D1">
              <w:t>$0m</w:t>
            </w:r>
          </w:p>
        </w:tc>
      </w:tr>
      <w:tr w:rsidR="00F846D1" w:rsidRPr="00F846D1" w14:paraId="096A42E3"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DE" w14:textId="77777777" w:rsidR="00F846D1" w:rsidRPr="00F846D1" w:rsidRDefault="00F846D1" w:rsidP="00F846D1">
            <w:pPr>
              <w:widowControl w:val="0"/>
              <w:spacing w:after="0"/>
            </w:pPr>
            <w:r w:rsidRPr="00F846D1">
              <w:t>Long term parameters</w:t>
            </w:r>
          </w:p>
        </w:tc>
        <w:tc>
          <w:tcPr>
            <w:tcW w:w="1985" w:type="dxa"/>
            <w:tcBorders>
              <w:top w:val="single" w:sz="6" w:space="0" w:color="000000"/>
              <w:left w:val="single" w:sz="6" w:space="0" w:color="000000"/>
              <w:bottom w:val="single" w:sz="6" w:space="0" w:color="000000"/>
              <w:right w:val="single" w:sz="6" w:space="0" w:color="000000"/>
            </w:tcBorders>
            <w:shd w:val="clear" w:color="auto" w:fill="CCCCCC"/>
            <w:hideMark/>
          </w:tcPr>
          <w:p w14:paraId="096A42DF" w14:textId="77777777" w:rsidR="00F846D1" w:rsidRPr="00F846D1" w:rsidRDefault="00F846D1" w:rsidP="00F846D1">
            <w:pPr>
              <w:widowControl w:val="0"/>
              <w:spacing w:after="0"/>
              <w:jc w:val="center"/>
            </w:pPr>
            <w:r w:rsidRPr="00F846D1">
              <w:t xml:space="preserve"> </w:t>
            </w:r>
          </w:p>
        </w:tc>
        <w:tc>
          <w:tcPr>
            <w:tcW w:w="1985"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E0" w14:textId="77777777" w:rsidR="00F846D1" w:rsidRPr="00F846D1" w:rsidRDefault="00F846D1" w:rsidP="00F846D1">
            <w:pPr>
              <w:widowControl w:val="0"/>
              <w:spacing w:after="0"/>
              <w:jc w:val="center"/>
            </w:pP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E1" w14:textId="77777777" w:rsidR="00F846D1" w:rsidRPr="00F846D1" w:rsidRDefault="00F846D1" w:rsidP="00F846D1">
            <w:pPr>
              <w:widowControl w:val="0"/>
              <w:spacing w:after="0"/>
              <w:jc w:val="center"/>
            </w:pP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tcPr>
          <w:p w14:paraId="096A42E2" w14:textId="77777777" w:rsidR="00F846D1" w:rsidRPr="00F846D1" w:rsidRDefault="00F846D1" w:rsidP="00F846D1">
            <w:pPr>
              <w:widowControl w:val="0"/>
              <w:spacing w:after="0"/>
              <w:jc w:val="center"/>
            </w:pPr>
          </w:p>
        </w:tc>
      </w:tr>
      <w:tr w:rsidR="00F846D1" w:rsidRPr="00F846D1" w14:paraId="096A42E9"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4" w14:textId="77777777" w:rsidR="00F846D1" w:rsidRPr="00F846D1" w:rsidRDefault="00F846D1" w:rsidP="00F846D1">
            <w:pPr>
              <w:widowControl w:val="0"/>
              <w:spacing w:after="0"/>
            </w:pPr>
            <w:r w:rsidRPr="00F846D1">
              <w:t>Effect of diabetes complications on depression</w:t>
            </w:r>
          </w:p>
        </w:tc>
        <w:tc>
          <w:tcPr>
            <w:tcW w:w="1985" w:type="dxa"/>
            <w:tcBorders>
              <w:top w:val="single" w:sz="6" w:space="0" w:color="000000"/>
              <w:left w:val="single" w:sz="6" w:space="0" w:color="000000"/>
              <w:bottom w:val="single" w:sz="6" w:space="0" w:color="000000"/>
              <w:right w:val="single" w:sz="6" w:space="0" w:color="000000"/>
            </w:tcBorders>
            <w:hideMark/>
          </w:tcPr>
          <w:p w14:paraId="096A42E5"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6"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7" w14:textId="77777777" w:rsidR="00F846D1" w:rsidRPr="00F846D1" w:rsidRDefault="00F846D1" w:rsidP="00F846D1">
            <w:pPr>
              <w:widowControl w:val="0"/>
              <w:spacing w:after="0"/>
              <w:jc w:val="center"/>
            </w:pPr>
            <w:r w:rsidRPr="00F846D1">
              <w:t>$1.25m [15]</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8" w14:textId="77777777" w:rsidR="00F846D1" w:rsidRPr="00F846D1" w:rsidRDefault="00F846D1" w:rsidP="00F846D1">
            <w:pPr>
              <w:widowControl w:val="0"/>
              <w:spacing w:after="0"/>
              <w:jc w:val="center"/>
            </w:pPr>
            <w:r w:rsidRPr="00F846D1">
              <w:t>$0m</w:t>
            </w:r>
          </w:p>
        </w:tc>
      </w:tr>
      <w:tr w:rsidR="00F846D1" w:rsidRPr="00F846D1" w14:paraId="096A42EF"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A" w14:textId="77777777" w:rsidR="00F846D1" w:rsidRPr="00F846D1" w:rsidRDefault="00F846D1" w:rsidP="00F846D1">
            <w:pPr>
              <w:widowControl w:val="0"/>
              <w:spacing w:after="0"/>
            </w:pPr>
            <w:r w:rsidRPr="00F846D1">
              <w:t>Costs associated with diabetes events</w:t>
            </w:r>
          </w:p>
        </w:tc>
        <w:tc>
          <w:tcPr>
            <w:tcW w:w="1985" w:type="dxa"/>
            <w:tcBorders>
              <w:top w:val="single" w:sz="6" w:space="0" w:color="000000"/>
              <w:left w:val="single" w:sz="6" w:space="0" w:color="000000"/>
              <w:bottom w:val="single" w:sz="6" w:space="0" w:color="000000"/>
              <w:right w:val="single" w:sz="6" w:space="0" w:color="000000"/>
            </w:tcBorders>
            <w:hideMark/>
          </w:tcPr>
          <w:p w14:paraId="096A42EB" w14:textId="77777777" w:rsidR="00F846D1" w:rsidRPr="00F846D1" w:rsidRDefault="00F846D1" w:rsidP="00F846D1">
            <w:pPr>
              <w:widowControl w:val="0"/>
              <w:spacing w:after="0"/>
              <w:jc w:val="center"/>
            </w:pPr>
            <w:r w:rsidRPr="00F846D1">
              <w:t>$0m</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C"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D" w14:textId="77777777" w:rsidR="00F846D1" w:rsidRPr="00F846D1" w:rsidRDefault="00F846D1" w:rsidP="00F846D1">
            <w:pPr>
              <w:widowControl w:val="0"/>
              <w:spacing w:after="0"/>
              <w:jc w:val="center"/>
            </w:pPr>
            <w:r w:rsidRPr="00F846D1">
              <w:t>$0m</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EE" w14:textId="77777777" w:rsidR="00F846D1" w:rsidRPr="00F846D1" w:rsidRDefault="00F846D1" w:rsidP="00F846D1">
            <w:pPr>
              <w:widowControl w:val="0"/>
              <w:spacing w:after="0"/>
              <w:jc w:val="center"/>
            </w:pPr>
            <w:r w:rsidRPr="00F846D1">
              <w:t>$0m</w:t>
            </w:r>
          </w:p>
        </w:tc>
      </w:tr>
      <w:tr w:rsidR="00F846D1" w:rsidRPr="00F846D1" w14:paraId="096A42F5"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F0" w14:textId="77777777" w:rsidR="00F846D1" w:rsidRPr="00F846D1" w:rsidRDefault="00F846D1" w:rsidP="00F846D1">
            <w:pPr>
              <w:widowControl w:val="0"/>
              <w:spacing w:after="0"/>
            </w:pPr>
            <w:r w:rsidRPr="00F846D1">
              <w:t>Risk of diabetes events and mortality</w:t>
            </w:r>
          </w:p>
        </w:tc>
        <w:tc>
          <w:tcPr>
            <w:tcW w:w="1985" w:type="dxa"/>
            <w:tcBorders>
              <w:top w:val="single" w:sz="6" w:space="0" w:color="000000"/>
              <w:left w:val="single" w:sz="6" w:space="0" w:color="000000"/>
              <w:bottom w:val="single" w:sz="6" w:space="0" w:color="000000"/>
              <w:right w:val="single" w:sz="6" w:space="0" w:color="000000"/>
            </w:tcBorders>
            <w:hideMark/>
          </w:tcPr>
          <w:p w14:paraId="096A42F1" w14:textId="77777777" w:rsidR="00F846D1" w:rsidRPr="00F846D1" w:rsidRDefault="00F846D1" w:rsidP="00F846D1">
            <w:pPr>
              <w:widowControl w:val="0"/>
              <w:spacing w:after="0"/>
              <w:jc w:val="center"/>
            </w:pPr>
            <w:r w:rsidRPr="00F846D1">
              <w:t>$14.89m [1]</w:t>
            </w:r>
          </w:p>
        </w:tc>
        <w:tc>
          <w:tcPr>
            <w:tcW w:w="1985"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F2" w14:textId="77777777" w:rsidR="00F846D1" w:rsidRPr="00F846D1" w:rsidRDefault="00F846D1" w:rsidP="00F846D1">
            <w:pPr>
              <w:widowControl w:val="0"/>
              <w:spacing w:after="0"/>
              <w:jc w:val="center"/>
            </w:pPr>
            <w:r w:rsidRPr="00F846D1">
              <w:t>$9.41m [1]</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F3" w14:textId="77777777" w:rsidR="00F846D1" w:rsidRPr="00F846D1" w:rsidRDefault="00F846D1" w:rsidP="00F846D1">
            <w:pPr>
              <w:widowControl w:val="0"/>
              <w:spacing w:after="0"/>
              <w:jc w:val="center"/>
            </w:pPr>
            <w:r w:rsidRPr="00F846D1">
              <w:t>$379.55m [2]</w:t>
            </w:r>
          </w:p>
        </w:tc>
        <w:tc>
          <w:tcPr>
            <w:tcW w:w="1878"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hideMark/>
          </w:tcPr>
          <w:p w14:paraId="096A42F4" w14:textId="77777777" w:rsidR="00F846D1" w:rsidRPr="00F846D1" w:rsidRDefault="00F846D1" w:rsidP="00F846D1">
            <w:pPr>
              <w:widowControl w:val="0"/>
              <w:spacing w:after="0"/>
              <w:jc w:val="center"/>
            </w:pPr>
            <w:r w:rsidRPr="00F846D1">
              <w:t>$64.42m [1]</w:t>
            </w:r>
          </w:p>
        </w:tc>
      </w:tr>
      <w:tr w:rsidR="00F846D1" w:rsidRPr="00F846D1" w14:paraId="096A42FC" w14:textId="77777777" w:rsidTr="006C49EF">
        <w:trPr>
          <w:trHeight w:val="239"/>
        </w:trPr>
        <w:tc>
          <w:tcPr>
            <w:tcW w:w="3284"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F6" w14:textId="77777777" w:rsidR="00F846D1" w:rsidRPr="00F846D1" w:rsidRDefault="00F846D1" w:rsidP="00F846D1">
            <w:pPr>
              <w:widowControl w:val="0"/>
              <w:spacing w:after="0"/>
            </w:pPr>
            <w:r w:rsidRPr="00F846D1">
              <w:lastRenderedPageBreak/>
              <w:t>Probability of BA being cost effective</w:t>
            </w:r>
          </w:p>
        </w:tc>
        <w:tc>
          <w:tcPr>
            <w:tcW w:w="1985" w:type="dxa"/>
            <w:tcBorders>
              <w:top w:val="single" w:sz="6" w:space="0" w:color="000000"/>
              <w:left w:val="single" w:sz="6" w:space="0" w:color="000000"/>
              <w:bottom w:val="single" w:sz="6" w:space="0" w:color="000000"/>
              <w:right w:val="single" w:sz="6" w:space="0" w:color="000000"/>
            </w:tcBorders>
            <w:shd w:val="clear" w:color="auto" w:fill="CCCCCC"/>
          </w:tcPr>
          <w:p w14:paraId="096A42F7" w14:textId="77777777" w:rsidR="00F846D1" w:rsidRPr="00F846D1" w:rsidRDefault="00F846D1" w:rsidP="00F846D1">
            <w:pPr>
              <w:widowControl w:val="0"/>
              <w:spacing w:after="0"/>
              <w:jc w:val="center"/>
            </w:pPr>
            <w:r w:rsidRPr="00F846D1">
              <w:t>96%</w:t>
            </w:r>
          </w:p>
          <w:p w14:paraId="096A42F8" w14:textId="77777777" w:rsidR="00F846D1" w:rsidRPr="00F846D1" w:rsidRDefault="00F846D1" w:rsidP="00F846D1">
            <w:pPr>
              <w:widowControl w:val="0"/>
              <w:spacing w:after="0"/>
              <w:jc w:val="center"/>
            </w:pPr>
          </w:p>
        </w:tc>
        <w:tc>
          <w:tcPr>
            <w:tcW w:w="1985"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F9" w14:textId="77777777" w:rsidR="00F846D1" w:rsidRPr="00F846D1" w:rsidRDefault="00F846D1" w:rsidP="00F846D1">
            <w:pPr>
              <w:widowControl w:val="0"/>
              <w:spacing w:after="0"/>
              <w:jc w:val="center"/>
            </w:pPr>
            <w:r w:rsidRPr="00F846D1">
              <w:t>97%</w:t>
            </w: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FA" w14:textId="77777777" w:rsidR="00F846D1" w:rsidRPr="00F846D1" w:rsidRDefault="00F846D1" w:rsidP="00F846D1">
            <w:pPr>
              <w:widowControl w:val="0"/>
              <w:spacing w:after="0"/>
              <w:jc w:val="center"/>
            </w:pPr>
            <w:r w:rsidRPr="00F846D1">
              <w:t>59%</w:t>
            </w:r>
          </w:p>
        </w:tc>
        <w:tc>
          <w:tcPr>
            <w:tcW w:w="1878" w:type="dxa"/>
            <w:tcBorders>
              <w:top w:val="single" w:sz="6" w:space="0" w:color="000000"/>
              <w:left w:val="single" w:sz="6" w:space="0" w:color="000000"/>
              <w:bottom w:val="single" w:sz="6" w:space="0" w:color="000000"/>
              <w:right w:val="single" w:sz="6" w:space="0" w:color="000000"/>
            </w:tcBorders>
            <w:shd w:val="clear" w:color="auto" w:fill="CCCCCC"/>
            <w:tcMar>
              <w:top w:w="43" w:type="dxa"/>
              <w:left w:w="43" w:type="dxa"/>
              <w:bottom w:w="43" w:type="dxa"/>
              <w:right w:w="43" w:type="dxa"/>
            </w:tcMar>
            <w:hideMark/>
          </w:tcPr>
          <w:p w14:paraId="096A42FB" w14:textId="77777777" w:rsidR="00F846D1" w:rsidRPr="00F846D1" w:rsidRDefault="00F846D1" w:rsidP="00F846D1">
            <w:pPr>
              <w:widowControl w:val="0"/>
              <w:spacing w:after="0"/>
              <w:jc w:val="center"/>
            </w:pPr>
            <w:r w:rsidRPr="00F846D1">
              <w:t>3%</w:t>
            </w:r>
          </w:p>
        </w:tc>
      </w:tr>
      <w:bookmarkEnd w:id="27"/>
    </w:tbl>
    <w:p w14:paraId="096A42FD" w14:textId="77777777" w:rsidR="004D291B" w:rsidRDefault="004D291B"/>
    <w:p w14:paraId="096A42FE" w14:textId="77777777" w:rsidR="004D291B" w:rsidRDefault="004D291B" w:rsidP="004D291B">
      <w:pPr>
        <w:pStyle w:val="Heading1"/>
      </w:pPr>
      <w:r>
        <w:t>Appendix references</w:t>
      </w:r>
    </w:p>
    <w:p w14:paraId="6C2BBD50" w14:textId="13C31111" w:rsidR="001E2052" w:rsidRPr="001E2052" w:rsidRDefault="004D291B" w:rsidP="001E2052">
      <w:pPr>
        <w:pStyle w:val="EndNoteBibliography"/>
        <w:spacing w:after="0"/>
      </w:pPr>
      <w:r>
        <w:fldChar w:fldCharType="begin"/>
      </w:r>
      <w:r>
        <w:instrText xml:space="preserve"> ADDIN EN.REFLIST </w:instrText>
      </w:r>
      <w:r>
        <w:fldChar w:fldCharType="separate"/>
      </w:r>
      <w:r w:rsidR="001E2052" w:rsidRPr="001E2052">
        <w:t>1.</w:t>
      </w:r>
      <w:r w:rsidR="001E2052" w:rsidRPr="001E2052">
        <w:tab/>
        <w:t xml:space="preserve">Baqai Institute of Diabetology &amp; Endocrinology. Patient registry 2023 [Available from: </w:t>
      </w:r>
      <w:hyperlink r:id="rId8" w:history="1">
        <w:r w:rsidR="001E2052" w:rsidRPr="001E2052">
          <w:rPr>
            <w:rStyle w:val="Hyperlink"/>
          </w:rPr>
          <w:t>https://bide.edu.pk/</w:t>
        </w:r>
      </w:hyperlink>
      <w:r w:rsidR="001E2052" w:rsidRPr="001E2052">
        <w:t>.</w:t>
      </w:r>
    </w:p>
    <w:p w14:paraId="6057E163" w14:textId="77777777" w:rsidR="001E2052" w:rsidRPr="001E2052" w:rsidRDefault="001E2052" w:rsidP="001E2052">
      <w:pPr>
        <w:pStyle w:val="EndNoteBibliography"/>
        <w:spacing w:after="0"/>
      </w:pPr>
      <w:r w:rsidRPr="001E2052">
        <w:t>2.</w:t>
      </w:r>
      <w:r w:rsidRPr="001E2052">
        <w:tab/>
        <w:t>Royston P. Multiple Imputation of Missing Values. The Stata Journal. 2004;4(3):227-41.</w:t>
      </w:r>
    </w:p>
    <w:p w14:paraId="614C8F5D" w14:textId="77777777" w:rsidR="001E2052" w:rsidRPr="001E2052" w:rsidRDefault="001E2052" w:rsidP="001E2052">
      <w:pPr>
        <w:pStyle w:val="EndNoteBibliography"/>
        <w:spacing w:after="0"/>
      </w:pPr>
      <w:r w:rsidRPr="001E2052">
        <w:t>3.</w:t>
      </w:r>
      <w:r w:rsidRPr="001E2052">
        <w:tab/>
        <w:t>Groothuis-Oudshoorn SvBaK. MICE: Multivariate Imputation by Chained Equations in R. Journal of Statistical Software; 2011.</w:t>
      </w:r>
    </w:p>
    <w:p w14:paraId="52E9CB21" w14:textId="77777777" w:rsidR="001E2052" w:rsidRPr="001E2052" w:rsidRDefault="001E2052" w:rsidP="001E2052">
      <w:pPr>
        <w:pStyle w:val="EndNoteBibliography"/>
        <w:spacing w:after="0"/>
      </w:pPr>
      <w:r w:rsidRPr="001E2052">
        <w:t>4.</w:t>
      </w:r>
      <w:r w:rsidRPr="001E2052">
        <w:tab/>
        <w:t>Kearns B, Rafia R, Leaviss J, Preston L, Brazier JE, Palmer S, et al. The cost-effectiveness of changes to the care pathway used to identify depression and provide treatment amongst people with diabetes in England: a model-based economic evaluation. BMC Health Serv Res. 2017;17(1):78.</w:t>
      </w:r>
    </w:p>
    <w:p w14:paraId="3C8E2BB3" w14:textId="7BAA6CDA" w:rsidR="001E2052" w:rsidRPr="001E2052" w:rsidRDefault="001E2052" w:rsidP="001E2052">
      <w:pPr>
        <w:pStyle w:val="EndNoteBibliography"/>
        <w:spacing w:after="0"/>
      </w:pPr>
      <w:r w:rsidRPr="001E2052">
        <w:t>5.</w:t>
      </w:r>
      <w:r w:rsidRPr="001E2052">
        <w:tab/>
        <w:t xml:space="preserve">Health and Social Care Information Centre. National Diabetes Audit 2013 [Available from: </w:t>
      </w:r>
      <w:hyperlink r:id="rId9" w:history="1">
        <w:r w:rsidRPr="001E2052">
          <w:rPr>
            <w:rStyle w:val="Hyperlink"/>
          </w:rPr>
          <w:t>http://www.hscic.gov.uk/nda</w:t>
        </w:r>
      </w:hyperlink>
      <w:r w:rsidRPr="001E2052">
        <w:t>.</w:t>
      </w:r>
    </w:p>
    <w:p w14:paraId="51F6104D" w14:textId="77777777" w:rsidR="001E2052" w:rsidRPr="001E2052" w:rsidRDefault="001E2052" w:rsidP="001E2052">
      <w:pPr>
        <w:pStyle w:val="EndNoteBibliography"/>
        <w:spacing w:after="0"/>
      </w:pPr>
      <w:r w:rsidRPr="001E2052">
        <w:t>6.</w:t>
      </w:r>
      <w:r w:rsidRPr="001E2052">
        <w:tab/>
        <w:t>Ali MK, Chwastiak L, Poongothai S, Emmert-Fees KMF, Patel SA, Anjana RM, et al. Effect of a Collaborative Care Model on Depressive Symptoms and Glycated Hemoglobin, Blood Pressure, and Serum Cholesterol Among Patients With Depression and Diabetes in India: The INDEPENDENT Randomized Clinical Trial. JAMA. 2020;324(7):651-62.</w:t>
      </w:r>
    </w:p>
    <w:p w14:paraId="47A40FD4" w14:textId="77777777" w:rsidR="001E2052" w:rsidRPr="001E2052" w:rsidRDefault="001E2052" w:rsidP="001E2052">
      <w:pPr>
        <w:pStyle w:val="EndNoteBibliography"/>
        <w:spacing w:after="0"/>
      </w:pPr>
      <w:r w:rsidRPr="001E2052">
        <w:t>7.</w:t>
      </w:r>
      <w:r w:rsidRPr="001E2052">
        <w:tab/>
        <w:t>Bourne R, Dineen B, Jadoon Z, Lee PS, Khan A, Johnson GJ, et al. Outcomes of cataract surgery in Pakistan: results from the Pakistan National Blindness and Visual Impairment Survey. British journal of ophthalmology. 2007;91(4):420-6.</w:t>
      </w:r>
    </w:p>
    <w:p w14:paraId="2ABC8498" w14:textId="77777777" w:rsidR="001E2052" w:rsidRPr="001E2052" w:rsidRDefault="001E2052" w:rsidP="001E2052">
      <w:pPr>
        <w:pStyle w:val="EndNoteBibliography"/>
        <w:spacing w:after="0"/>
      </w:pPr>
      <w:r w:rsidRPr="001E2052">
        <w:t>8.</w:t>
      </w:r>
      <w:r w:rsidRPr="001E2052">
        <w:tab/>
        <w:t>Kroenke K, Spitzer RL, Williams JB. The PHQ-9: validity of a brief depression severity measure. J Gen Intern Med. 2001;16(9):606-13.</w:t>
      </w:r>
    </w:p>
    <w:p w14:paraId="68FDB6B3" w14:textId="77777777" w:rsidR="001E2052" w:rsidRPr="001E2052" w:rsidRDefault="001E2052" w:rsidP="001E2052">
      <w:pPr>
        <w:pStyle w:val="EndNoteBibliography"/>
        <w:spacing w:after="0"/>
      </w:pPr>
      <w:r w:rsidRPr="001E2052">
        <w:t>9.</w:t>
      </w:r>
      <w:r w:rsidRPr="001E2052">
        <w:tab/>
        <w:t>van Steenbergen-Weijenburg KM, van Puffelen AL, Horn EK, Nuyen J, van Dam PS, van Benthem TB, et al. More co-morbid depression in patients with Type 2 diabetes with multiple complications. An observational study at a specialized outpatient clinic. Diabet Med. 2011;28(1):86-9.</w:t>
      </w:r>
    </w:p>
    <w:p w14:paraId="5DBD6E57" w14:textId="77777777" w:rsidR="001E2052" w:rsidRPr="001E2052" w:rsidRDefault="001E2052" w:rsidP="001E2052">
      <w:pPr>
        <w:pStyle w:val="EndNoteBibliography"/>
        <w:spacing w:after="0"/>
      </w:pPr>
      <w:r w:rsidRPr="001E2052">
        <w:t>10.</w:t>
      </w:r>
      <w:r w:rsidRPr="001E2052">
        <w:tab/>
        <w:t>Kennedy MC, O'Hagan A. Bayesian calibration of computer models. Journal of the Royal Statistical Society: Series B (Statistical Methodology). 2001;63(3):425-64.</w:t>
      </w:r>
    </w:p>
    <w:p w14:paraId="01190C20" w14:textId="77777777" w:rsidR="001E2052" w:rsidRPr="001E2052" w:rsidRDefault="001E2052" w:rsidP="001E2052">
      <w:pPr>
        <w:pStyle w:val="EndNoteBibliography"/>
        <w:spacing w:after="0"/>
      </w:pPr>
      <w:r w:rsidRPr="001E2052">
        <w:t>11.</w:t>
      </w:r>
      <w:r w:rsidRPr="001E2052">
        <w:tab/>
        <w:t>Alarid-Escudero F, MacLehose RF, Peralta Y, Kuntz KM, Enns EA. Nonidentifiability in model calibration and implications for medical decision making. Medical Decision Making. 2018;38(7):810-21.</w:t>
      </w:r>
    </w:p>
    <w:p w14:paraId="561759C6" w14:textId="0E744383" w:rsidR="001E2052" w:rsidRPr="001E2052" w:rsidRDefault="001E2052" w:rsidP="001E2052">
      <w:pPr>
        <w:pStyle w:val="EndNoteBibliography"/>
        <w:spacing w:after="0"/>
      </w:pPr>
      <w:r w:rsidRPr="001E2052">
        <w:t>12.</w:t>
      </w:r>
      <w:r w:rsidRPr="001E2052">
        <w:tab/>
        <w:t xml:space="preserve">World Bank. Consumer Price Index: Pakistan 2022 [Available from: </w:t>
      </w:r>
      <w:hyperlink r:id="rId10" w:history="1">
        <w:r w:rsidRPr="001E2052">
          <w:rPr>
            <w:rStyle w:val="Hyperlink"/>
          </w:rPr>
          <w:t>https://data.worldbank.org/indicator/FP.CPI.TOTL?locations=PK</w:t>
        </w:r>
      </w:hyperlink>
      <w:r w:rsidRPr="001E2052">
        <w:t>.</w:t>
      </w:r>
    </w:p>
    <w:p w14:paraId="2D960E1C" w14:textId="4E8FB98E" w:rsidR="001E2052" w:rsidRPr="001E2052" w:rsidRDefault="001E2052" w:rsidP="001E2052">
      <w:pPr>
        <w:pStyle w:val="EndNoteBibliography"/>
        <w:spacing w:after="0"/>
      </w:pPr>
      <w:r w:rsidRPr="001E2052">
        <w:t>13.</w:t>
      </w:r>
      <w:r w:rsidRPr="001E2052">
        <w:tab/>
        <w:t xml:space="preserve">World Bank. Official exchange rate vs USD 2022 [Available from: </w:t>
      </w:r>
      <w:hyperlink r:id="rId11" w:history="1">
        <w:r w:rsidRPr="001E2052">
          <w:rPr>
            <w:rStyle w:val="Hyperlink"/>
          </w:rPr>
          <w:t>https://data.worldbank.org/indicator/PA.NUS.FCRF?locations=PK</w:t>
        </w:r>
      </w:hyperlink>
      <w:r w:rsidRPr="001E2052">
        <w:t>.</w:t>
      </w:r>
    </w:p>
    <w:p w14:paraId="62487D0F" w14:textId="3FB645EE" w:rsidR="001E2052" w:rsidRPr="001E2052" w:rsidRDefault="001E2052" w:rsidP="001E2052">
      <w:pPr>
        <w:pStyle w:val="EndNoteBibliography"/>
        <w:spacing w:after="0"/>
      </w:pPr>
      <w:r w:rsidRPr="001E2052">
        <w:t>14.</w:t>
      </w:r>
      <w:r w:rsidRPr="001E2052">
        <w:tab/>
        <w:t xml:space="preserve">ISRCTN registry. ISRCTN40885204. Randomized controlled trial of DiaDeM, an adapted behavioural activation intervention, for people with depression and diabetes in South Asia: BMC; 2023 [Available from: </w:t>
      </w:r>
      <w:hyperlink r:id="rId12" w:history="1">
        <w:r w:rsidRPr="001E2052">
          <w:rPr>
            <w:rStyle w:val="Hyperlink"/>
          </w:rPr>
          <w:t>https://www.isrctn.com/ISRCTN40885204</w:t>
        </w:r>
      </w:hyperlink>
      <w:r w:rsidRPr="001E2052">
        <w:t>.</w:t>
      </w:r>
    </w:p>
    <w:p w14:paraId="24D564FF" w14:textId="77777777" w:rsidR="001E2052" w:rsidRPr="001E2052" w:rsidRDefault="001E2052" w:rsidP="001E2052">
      <w:pPr>
        <w:pStyle w:val="EndNoteBibliography"/>
        <w:spacing w:after="0"/>
      </w:pPr>
      <w:r w:rsidRPr="001E2052">
        <w:t>15.</w:t>
      </w:r>
      <w:r w:rsidRPr="001E2052">
        <w:tab/>
        <w:t>Lippi G, Sanchis-Gomar F. Global epidemiology and future trends of heart failure. AME Med J. 2020;5(15):1-6.</w:t>
      </w:r>
    </w:p>
    <w:p w14:paraId="0B0CE6C2" w14:textId="77777777" w:rsidR="001E2052" w:rsidRPr="001E2052" w:rsidRDefault="001E2052" w:rsidP="001E2052">
      <w:pPr>
        <w:pStyle w:val="EndNoteBibliography"/>
        <w:spacing w:after="0"/>
      </w:pPr>
      <w:r w:rsidRPr="001E2052">
        <w:t>16.</w:t>
      </w:r>
      <w:r w:rsidRPr="001E2052">
        <w:tab/>
        <w:t>Moran AE, Forouzanfar MH, Roth GA, Mensah GA, Ezzati M, Flaxman A, et al. The global burden of ischemic heart disease in 1990 and 2010: the Global Burden of Disease 2010 study. Circulation. 2014;129(14):1493-501.</w:t>
      </w:r>
    </w:p>
    <w:p w14:paraId="79652AFE" w14:textId="77777777" w:rsidR="001E2052" w:rsidRPr="001E2052" w:rsidRDefault="001E2052" w:rsidP="001E2052">
      <w:pPr>
        <w:pStyle w:val="EndNoteBibliography"/>
        <w:spacing w:after="0"/>
      </w:pPr>
      <w:r w:rsidRPr="001E2052">
        <w:t>17.</w:t>
      </w:r>
      <w:r w:rsidRPr="001E2052">
        <w:tab/>
        <w:t>Briggs A, Sculpher M, Claxton K. Decision modelling for health economic evaluation: Oup Oxford; 2006.</w:t>
      </w:r>
    </w:p>
    <w:p w14:paraId="6642151A" w14:textId="77777777" w:rsidR="001E2052" w:rsidRPr="001E2052" w:rsidRDefault="001E2052" w:rsidP="001E2052">
      <w:pPr>
        <w:pStyle w:val="EndNoteBibliography"/>
        <w:spacing w:after="0"/>
      </w:pPr>
      <w:r w:rsidRPr="001E2052">
        <w:lastRenderedPageBreak/>
        <w:t>18.</w:t>
      </w:r>
      <w:r w:rsidRPr="001E2052">
        <w:tab/>
        <w:t>Fenwick E, Steuten L, Knies S, Ghabri S, Basu A, Murray JF, et al. Value of Information Analysis for Research Decisions-An Introduction: Report 1 of the ISPOR Value of Information Analysis Emerging Good Practices Task Force. Value Health. 2020;23(2):139-50.</w:t>
      </w:r>
    </w:p>
    <w:p w14:paraId="01D4946D" w14:textId="77777777" w:rsidR="001E2052" w:rsidRPr="001E2052" w:rsidRDefault="001E2052" w:rsidP="001E2052">
      <w:pPr>
        <w:pStyle w:val="EndNoteBibliography"/>
        <w:spacing w:after="0"/>
      </w:pPr>
      <w:r w:rsidRPr="001E2052">
        <w:t>19.</w:t>
      </w:r>
      <w:r w:rsidRPr="001E2052">
        <w:tab/>
        <w:t>Rothery C, Strong M, Koffijberg HE, Basu A, Ghabri S, Knies S, et al. Value of Information Analytical Methods: Report 2 of the ISPOR Value of Information Analysis Emerging Good Practices Task Force. Value Health. 2020;23(3):277-86.</w:t>
      </w:r>
    </w:p>
    <w:p w14:paraId="4A7FE7D6" w14:textId="18932443" w:rsidR="001E2052" w:rsidRPr="001E2052" w:rsidRDefault="001E2052" w:rsidP="001E2052">
      <w:pPr>
        <w:pStyle w:val="EndNoteBibliography"/>
        <w:spacing w:after="0"/>
      </w:pPr>
      <w:r w:rsidRPr="001E2052">
        <w:t>20.</w:t>
      </w:r>
      <w:r w:rsidRPr="001E2052">
        <w:tab/>
        <w:t xml:space="preserve">World Bank. Population, total for Pakistan 2020 [Available from: </w:t>
      </w:r>
      <w:hyperlink r:id="rId13" w:history="1">
        <w:r w:rsidRPr="001E2052">
          <w:rPr>
            <w:rStyle w:val="Hyperlink"/>
          </w:rPr>
          <w:t>https://data.worldbank.org/country/pakistan</w:t>
        </w:r>
      </w:hyperlink>
      <w:r w:rsidRPr="001E2052">
        <w:t>.</w:t>
      </w:r>
    </w:p>
    <w:p w14:paraId="6D08645F" w14:textId="77777777" w:rsidR="001E2052" w:rsidRPr="001E2052" w:rsidRDefault="001E2052" w:rsidP="001E2052">
      <w:pPr>
        <w:pStyle w:val="EndNoteBibliography"/>
        <w:spacing w:after="0"/>
      </w:pPr>
      <w:r w:rsidRPr="001E2052">
        <w:t>21.</w:t>
      </w:r>
      <w:r w:rsidRPr="001E2052">
        <w:tab/>
        <w:t>Akhtar S, Nasir JA, Abbas T, Sarwar A. Diabetes in Pakistan: A systematic review and meta-analysis. Pak J Med Sci. 2019;35(4):1173-8.</w:t>
      </w:r>
    </w:p>
    <w:p w14:paraId="4AA2E015" w14:textId="77777777" w:rsidR="001E2052" w:rsidRPr="001E2052" w:rsidRDefault="001E2052" w:rsidP="001E2052">
      <w:pPr>
        <w:pStyle w:val="EndNoteBibliography"/>
      </w:pPr>
      <w:r w:rsidRPr="001E2052">
        <w:t>22.</w:t>
      </w:r>
      <w:r w:rsidRPr="001E2052">
        <w:tab/>
        <w:t>Uphoff, Newbould L, Walker I, Ashraf N, Chaturvedi S, Kandasamy A, et al. A systematic review and meta-analysis of the prevalence of common mental disorders in people with non-communicable diseases in Bangladesh, India, and Pakistan. J Glob Health. 2019;9(2):020417.</w:t>
      </w:r>
    </w:p>
    <w:p w14:paraId="096A4313" w14:textId="67B5F5C8" w:rsidR="00A059BB" w:rsidRDefault="004D291B">
      <w:r>
        <w:fldChar w:fldCharType="end"/>
      </w:r>
    </w:p>
    <w:sectPr w:rsidR="00A059BB" w:rsidSect="004A22D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031F26" w14:textId="77777777" w:rsidR="00FF5513" w:rsidRDefault="00FF5513" w:rsidP="00EA6AA3">
      <w:pPr>
        <w:spacing w:after="0" w:line="240" w:lineRule="auto"/>
      </w:pPr>
      <w:r>
        <w:separator/>
      </w:r>
    </w:p>
  </w:endnote>
  <w:endnote w:type="continuationSeparator" w:id="0">
    <w:p w14:paraId="6750EA59" w14:textId="77777777" w:rsidR="00FF5513" w:rsidRDefault="00FF5513" w:rsidP="00EA6A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3864915"/>
      <w:docPartObj>
        <w:docPartGallery w:val="Page Numbers (Bottom of Page)"/>
        <w:docPartUnique/>
      </w:docPartObj>
    </w:sdtPr>
    <w:sdtEndPr>
      <w:rPr>
        <w:noProof/>
      </w:rPr>
    </w:sdtEndPr>
    <w:sdtContent>
      <w:p w14:paraId="01AD195A" w14:textId="7336E3FA" w:rsidR="00EA6AA3" w:rsidRDefault="00EA6A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9684CC" w14:textId="77777777" w:rsidR="00EA6AA3" w:rsidRDefault="00EA6A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17165" w14:textId="77777777" w:rsidR="00FF5513" w:rsidRDefault="00FF5513" w:rsidP="00EA6AA3">
      <w:pPr>
        <w:spacing w:after="0" w:line="240" w:lineRule="auto"/>
      </w:pPr>
      <w:r>
        <w:separator/>
      </w:r>
    </w:p>
  </w:footnote>
  <w:footnote w:type="continuationSeparator" w:id="0">
    <w:p w14:paraId="2DBF4130" w14:textId="77777777" w:rsidR="00FF5513" w:rsidRDefault="00FF5513" w:rsidP="00EA6A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A2B82"/>
    <w:multiLevelType w:val="multilevel"/>
    <w:tmpl w:val="9C284C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0CA567E"/>
    <w:multiLevelType w:val="hybridMultilevel"/>
    <w:tmpl w:val="DC24F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EA4EFE"/>
    <w:multiLevelType w:val="multilevel"/>
    <w:tmpl w:val="60C602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34C5CAD"/>
    <w:multiLevelType w:val="multilevel"/>
    <w:tmpl w:val="21FC3E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88D6062"/>
    <w:multiLevelType w:val="hybridMultilevel"/>
    <w:tmpl w:val="9BEC28A0"/>
    <w:lvl w:ilvl="0" w:tplc="2F2C105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3200AD"/>
    <w:multiLevelType w:val="hybridMultilevel"/>
    <w:tmpl w:val="227A1D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F0530C"/>
    <w:multiLevelType w:val="multilevel"/>
    <w:tmpl w:val="8BF823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D3A16A1"/>
    <w:multiLevelType w:val="multilevel"/>
    <w:tmpl w:val="C1E4D4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4E136D0"/>
    <w:multiLevelType w:val="hybridMultilevel"/>
    <w:tmpl w:val="F5707DC0"/>
    <w:lvl w:ilvl="0" w:tplc="C3F656A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C701D4"/>
    <w:multiLevelType w:val="hybridMultilevel"/>
    <w:tmpl w:val="9762F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4F77D6"/>
    <w:multiLevelType w:val="hybridMultilevel"/>
    <w:tmpl w:val="8C283D12"/>
    <w:lvl w:ilvl="0" w:tplc="15605A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A455D1"/>
    <w:multiLevelType w:val="multilevel"/>
    <w:tmpl w:val="0F8A6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C111127"/>
    <w:multiLevelType w:val="multilevel"/>
    <w:tmpl w:val="61626D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0F6B0D"/>
    <w:multiLevelType w:val="multilevel"/>
    <w:tmpl w:val="2E9C78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2D659A0"/>
    <w:multiLevelType w:val="multilevel"/>
    <w:tmpl w:val="3632A7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A4463A4"/>
    <w:multiLevelType w:val="multilevel"/>
    <w:tmpl w:val="B95A46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F180B83"/>
    <w:multiLevelType w:val="multilevel"/>
    <w:tmpl w:val="90B048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848108283">
    <w:abstractNumId w:val="16"/>
  </w:num>
  <w:num w:numId="2" w16cid:durableId="1696879864">
    <w:abstractNumId w:val="15"/>
  </w:num>
  <w:num w:numId="3" w16cid:durableId="2125418492">
    <w:abstractNumId w:val="13"/>
  </w:num>
  <w:num w:numId="4" w16cid:durableId="1043865490">
    <w:abstractNumId w:val="11"/>
  </w:num>
  <w:num w:numId="5" w16cid:durableId="773400829">
    <w:abstractNumId w:val="0"/>
  </w:num>
  <w:num w:numId="6" w16cid:durableId="225803377">
    <w:abstractNumId w:val="14"/>
  </w:num>
  <w:num w:numId="7" w16cid:durableId="42758430">
    <w:abstractNumId w:val="12"/>
  </w:num>
  <w:num w:numId="8" w16cid:durableId="1631011127">
    <w:abstractNumId w:val="7"/>
  </w:num>
  <w:num w:numId="9" w16cid:durableId="1454327306">
    <w:abstractNumId w:val="6"/>
  </w:num>
  <w:num w:numId="10" w16cid:durableId="1574311804">
    <w:abstractNumId w:val="3"/>
  </w:num>
  <w:num w:numId="11" w16cid:durableId="1575118371">
    <w:abstractNumId w:val="2"/>
  </w:num>
  <w:num w:numId="12" w16cid:durableId="1133913643">
    <w:abstractNumId w:val="5"/>
  </w:num>
  <w:num w:numId="13" w16cid:durableId="613290555">
    <w:abstractNumId w:val="8"/>
  </w:num>
  <w:num w:numId="14" w16cid:durableId="773791544">
    <w:abstractNumId w:val="10"/>
  </w:num>
  <w:num w:numId="15" w16cid:durableId="910385524">
    <w:abstractNumId w:val="4"/>
  </w:num>
  <w:num w:numId="16" w16cid:durableId="1995330181">
    <w:abstractNumId w:val="9"/>
  </w:num>
  <w:num w:numId="17" w16cid:durableId="10138441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tvpwwdxdp5ee5xzqp9d9vx9a5pdzxp20z&quot;&gt;DIADEM&lt;record-ids&gt;&lt;item&gt;1&lt;/item&gt;&lt;item&gt;8&lt;/item&gt;&lt;item&gt;21&lt;/item&gt;&lt;item&gt;22&lt;/item&gt;&lt;item&gt;28&lt;/item&gt;&lt;item&gt;29&lt;/item&gt;&lt;item&gt;40&lt;/item&gt;&lt;item&gt;41&lt;/item&gt;&lt;item&gt;42&lt;/item&gt;&lt;item&gt;45&lt;/item&gt;&lt;item&gt;46&lt;/item&gt;&lt;item&gt;51&lt;/item&gt;&lt;item&gt;54&lt;/item&gt;&lt;item&gt;58&lt;/item&gt;&lt;item&gt;59&lt;/item&gt;&lt;item&gt;60&lt;/item&gt;&lt;item&gt;63&lt;/item&gt;&lt;item&gt;66&lt;/item&gt;&lt;item&gt;67&lt;/item&gt;&lt;item&gt;68&lt;/item&gt;&lt;item&gt;82&lt;/item&gt;&lt;item&gt;83&lt;/item&gt;&lt;/record-ids&gt;&lt;/item&gt;&lt;/Libraries&gt;"/>
  </w:docVars>
  <w:rsids>
    <w:rsidRoot w:val="00F846D1"/>
    <w:rsid w:val="00073DCD"/>
    <w:rsid w:val="00082807"/>
    <w:rsid w:val="000906CF"/>
    <w:rsid w:val="000C5379"/>
    <w:rsid w:val="000D7FD1"/>
    <w:rsid w:val="001140BC"/>
    <w:rsid w:val="00135704"/>
    <w:rsid w:val="001E2052"/>
    <w:rsid w:val="00267FB7"/>
    <w:rsid w:val="00340856"/>
    <w:rsid w:val="0035294D"/>
    <w:rsid w:val="003F054A"/>
    <w:rsid w:val="00445942"/>
    <w:rsid w:val="004653BB"/>
    <w:rsid w:val="004803B6"/>
    <w:rsid w:val="00490C65"/>
    <w:rsid w:val="00491577"/>
    <w:rsid w:val="004A22D2"/>
    <w:rsid w:val="004D291B"/>
    <w:rsid w:val="005360CE"/>
    <w:rsid w:val="00553E19"/>
    <w:rsid w:val="005C16A2"/>
    <w:rsid w:val="00633F91"/>
    <w:rsid w:val="00643327"/>
    <w:rsid w:val="00676166"/>
    <w:rsid w:val="006A3599"/>
    <w:rsid w:val="00702B68"/>
    <w:rsid w:val="007161C0"/>
    <w:rsid w:val="00773B0C"/>
    <w:rsid w:val="00790DC4"/>
    <w:rsid w:val="007C3EC4"/>
    <w:rsid w:val="00807B75"/>
    <w:rsid w:val="00811FA3"/>
    <w:rsid w:val="00867499"/>
    <w:rsid w:val="008806D1"/>
    <w:rsid w:val="0099193C"/>
    <w:rsid w:val="009A05A9"/>
    <w:rsid w:val="009A1EFB"/>
    <w:rsid w:val="009D0202"/>
    <w:rsid w:val="009D776A"/>
    <w:rsid w:val="009E69DB"/>
    <w:rsid w:val="00A046AA"/>
    <w:rsid w:val="00A059BB"/>
    <w:rsid w:val="00A2618B"/>
    <w:rsid w:val="00B37F85"/>
    <w:rsid w:val="00B6468D"/>
    <w:rsid w:val="00B93DC2"/>
    <w:rsid w:val="00BA014C"/>
    <w:rsid w:val="00BB3A7C"/>
    <w:rsid w:val="00BC3CA2"/>
    <w:rsid w:val="00BE168A"/>
    <w:rsid w:val="00BE322A"/>
    <w:rsid w:val="00C02C20"/>
    <w:rsid w:val="00C57F6E"/>
    <w:rsid w:val="00CA043B"/>
    <w:rsid w:val="00CC2CA8"/>
    <w:rsid w:val="00CF1297"/>
    <w:rsid w:val="00CF43DC"/>
    <w:rsid w:val="00DD5536"/>
    <w:rsid w:val="00DF14B9"/>
    <w:rsid w:val="00E33EAF"/>
    <w:rsid w:val="00E92FE1"/>
    <w:rsid w:val="00EA6AA3"/>
    <w:rsid w:val="00EB66AD"/>
    <w:rsid w:val="00ED38DE"/>
    <w:rsid w:val="00EF301A"/>
    <w:rsid w:val="00F44645"/>
    <w:rsid w:val="00F762A5"/>
    <w:rsid w:val="00F846D1"/>
    <w:rsid w:val="00FB41AC"/>
    <w:rsid w:val="00FF55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6A405C"/>
  <w15:chartTrackingRefBased/>
  <w15:docId w15:val="{1F19811B-3089-4FD2-A4B7-D7AE577A9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46D1"/>
    <w:pPr>
      <w:keepNext/>
      <w:keepLines/>
      <w:spacing w:before="240" w:after="0"/>
      <w:outlineLvl w:val="0"/>
    </w:pPr>
    <w:rPr>
      <w:rFonts w:asciiTheme="majorHAnsi" w:eastAsiaTheme="majorEastAsia" w:hAnsiTheme="majorHAnsi" w:cstheme="majorBidi"/>
      <w:color w:val="2F5496" w:themeColor="accent1" w:themeShade="BF"/>
      <w:sz w:val="32"/>
      <w:szCs w:val="32"/>
      <w:lang w:eastAsia="en-GB"/>
    </w:rPr>
  </w:style>
  <w:style w:type="paragraph" w:styleId="Heading2">
    <w:name w:val="heading 2"/>
    <w:basedOn w:val="Normal"/>
    <w:next w:val="Normal"/>
    <w:link w:val="Heading2Char"/>
    <w:uiPriority w:val="9"/>
    <w:unhideWhenUsed/>
    <w:qFormat/>
    <w:rsid w:val="00F846D1"/>
    <w:pPr>
      <w:keepNext/>
      <w:keepLines/>
      <w:spacing w:before="40" w:after="0"/>
      <w:outlineLvl w:val="1"/>
    </w:pPr>
    <w:rPr>
      <w:rFonts w:asciiTheme="majorHAnsi" w:eastAsiaTheme="majorEastAsia" w:hAnsiTheme="majorHAnsi" w:cstheme="majorBidi"/>
      <w:color w:val="2F5496" w:themeColor="accent1" w:themeShade="BF"/>
      <w:sz w:val="26"/>
      <w:szCs w:val="26"/>
      <w:lang w:eastAsia="en-GB"/>
    </w:rPr>
  </w:style>
  <w:style w:type="paragraph" w:styleId="Heading3">
    <w:name w:val="heading 3"/>
    <w:basedOn w:val="Normal"/>
    <w:next w:val="Normal"/>
    <w:link w:val="Heading3Char"/>
    <w:uiPriority w:val="9"/>
    <w:unhideWhenUsed/>
    <w:qFormat/>
    <w:rsid w:val="00F846D1"/>
    <w:pPr>
      <w:keepNext/>
      <w:keepLines/>
      <w:spacing w:before="40" w:after="0"/>
      <w:outlineLvl w:val="2"/>
    </w:pPr>
    <w:rPr>
      <w:rFonts w:asciiTheme="majorHAnsi" w:eastAsiaTheme="majorEastAsia" w:hAnsiTheme="majorHAnsi" w:cstheme="majorBidi"/>
      <w:color w:val="1F3763" w:themeColor="accent1" w:themeShade="7F"/>
      <w:sz w:val="24"/>
      <w:szCs w:val="24"/>
      <w:lang w:eastAsia="en-GB"/>
    </w:rPr>
  </w:style>
  <w:style w:type="paragraph" w:styleId="Heading4">
    <w:name w:val="heading 4"/>
    <w:basedOn w:val="Normal"/>
    <w:next w:val="Normal"/>
    <w:link w:val="Heading4Char"/>
    <w:uiPriority w:val="9"/>
    <w:unhideWhenUsed/>
    <w:qFormat/>
    <w:rsid w:val="00F846D1"/>
    <w:pPr>
      <w:keepNext/>
      <w:keepLines/>
      <w:spacing w:before="40" w:after="0"/>
      <w:outlineLvl w:val="3"/>
    </w:pPr>
    <w:rPr>
      <w:rFonts w:asciiTheme="majorHAnsi" w:eastAsiaTheme="majorEastAsia" w:hAnsiTheme="majorHAnsi" w:cstheme="majorBidi"/>
      <w:i/>
      <w:iCs/>
      <w:color w:val="2F5496" w:themeColor="accent1" w:themeShade="BF"/>
      <w:lang w:eastAsia="en-GB"/>
    </w:rPr>
  </w:style>
  <w:style w:type="paragraph" w:styleId="Heading5">
    <w:name w:val="heading 5"/>
    <w:basedOn w:val="Normal"/>
    <w:next w:val="Normal"/>
    <w:link w:val="Heading5Char"/>
    <w:rsid w:val="00F846D1"/>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rsid w:val="00F846D1"/>
    <w:pPr>
      <w:keepNext/>
      <w:keepLines/>
      <w:spacing w:before="200" w:after="40"/>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46D1"/>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F846D1"/>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F846D1"/>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rsid w:val="00F846D1"/>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rsid w:val="00F846D1"/>
    <w:rPr>
      <w:rFonts w:ascii="Calibri" w:eastAsia="Calibri" w:hAnsi="Calibri" w:cs="Calibri"/>
      <w:b/>
      <w:lang w:eastAsia="en-GB"/>
    </w:rPr>
  </w:style>
  <w:style w:type="character" w:customStyle="1" w:styleId="Heading6Char">
    <w:name w:val="Heading 6 Char"/>
    <w:basedOn w:val="DefaultParagraphFont"/>
    <w:link w:val="Heading6"/>
    <w:rsid w:val="00F846D1"/>
    <w:rPr>
      <w:rFonts w:ascii="Calibri" w:eastAsia="Calibri" w:hAnsi="Calibri" w:cs="Calibri"/>
      <w:b/>
      <w:sz w:val="20"/>
      <w:szCs w:val="20"/>
      <w:lang w:eastAsia="en-GB"/>
    </w:rPr>
  </w:style>
  <w:style w:type="numbering" w:customStyle="1" w:styleId="NoList1">
    <w:name w:val="No List1"/>
    <w:next w:val="NoList"/>
    <w:uiPriority w:val="99"/>
    <w:semiHidden/>
    <w:unhideWhenUsed/>
    <w:rsid w:val="00F846D1"/>
  </w:style>
  <w:style w:type="paragraph" w:styleId="Title">
    <w:name w:val="Title"/>
    <w:basedOn w:val="Normal"/>
    <w:next w:val="Normal"/>
    <w:link w:val="TitleChar"/>
    <w:rsid w:val="00F846D1"/>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rsid w:val="00F846D1"/>
    <w:rPr>
      <w:rFonts w:ascii="Calibri" w:eastAsia="Calibri" w:hAnsi="Calibri" w:cs="Calibri"/>
      <w:b/>
      <w:sz w:val="72"/>
      <w:szCs w:val="72"/>
      <w:lang w:eastAsia="en-GB"/>
    </w:rPr>
  </w:style>
  <w:style w:type="paragraph" w:styleId="ListParagraph">
    <w:name w:val="List Paragraph"/>
    <w:basedOn w:val="Normal"/>
    <w:uiPriority w:val="34"/>
    <w:qFormat/>
    <w:rsid w:val="00F846D1"/>
    <w:pPr>
      <w:ind w:left="720"/>
      <w:contextualSpacing/>
    </w:pPr>
    <w:rPr>
      <w:rFonts w:ascii="Calibri" w:eastAsia="Calibri" w:hAnsi="Calibri" w:cs="Calibri"/>
      <w:lang w:eastAsia="en-GB"/>
    </w:rPr>
  </w:style>
  <w:style w:type="character" w:styleId="CommentReference">
    <w:name w:val="annotation reference"/>
    <w:basedOn w:val="DefaultParagraphFont"/>
    <w:uiPriority w:val="99"/>
    <w:semiHidden/>
    <w:unhideWhenUsed/>
    <w:rsid w:val="00F846D1"/>
    <w:rPr>
      <w:sz w:val="16"/>
      <w:szCs w:val="16"/>
    </w:rPr>
  </w:style>
  <w:style w:type="paragraph" w:styleId="CommentText">
    <w:name w:val="annotation text"/>
    <w:basedOn w:val="Normal"/>
    <w:link w:val="CommentTextChar"/>
    <w:uiPriority w:val="99"/>
    <w:unhideWhenUsed/>
    <w:rsid w:val="00F846D1"/>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F846D1"/>
    <w:rPr>
      <w:rFonts w:ascii="Calibri" w:eastAsia="Calibri" w:hAnsi="Calibri" w:cs="Calibri"/>
      <w:sz w:val="20"/>
      <w:szCs w:val="20"/>
      <w:lang w:eastAsia="en-GB"/>
    </w:rPr>
  </w:style>
  <w:style w:type="paragraph" w:styleId="BalloonText">
    <w:name w:val="Balloon Text"/>
    <w:basedOn w:val="Normal"/>
    <w:link w:val="BalloonTextChar"/>
    <w:uiPriority w:val="99"/>
    <w:semiHidden/>
    <w:unhideWhenUsed/>
    <w:rsid w:val="00F846D1"/>
    <w:pPr>
      <w:spacing w:after="0" w:line="240" w:lineRule="auto"/>
    </w:pPr>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F846D1"/>
    <w:rPr>
      <w:rFonts w:ascii="Segoe UI" w:eastAsia="Calibri"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F846D1"/>
    <w:rPr>
      <w:b/>
      <w:bCs/>
    </w:rPr>
  </w:style>
  <w:style w:type="character" w:customStyle="1" w:styleId="CommentSubjectChar">
    <w:name w:val="Comment Subject Char"/>
    <w:basedOn w:val="CommentTextChar"/>
    <w:link w:val="CommentSubject"/>
    <w:uiPriority w:val="99"/>
    <w:semiHidden/>
    <w:rsid w:val="00F846D1"/>
    <w:rPr>
      <w:rFonts w:ascii="Calibri" w:eastAsia="Calibri" w:hAnsi="Calibri" w:cs="Calibri"/>
      <w:b/>
      <w:bCs/>
      <w:sz w:val="20"/>
      <w:szCs w:val="20"/>
      <w:lang w:eastAsia="en-GB"/>
    </w:rPr>
  </w:style>
  <w:style w:type="table" w:styleId="TableGrid">
    <w:name w:val="Table Grid"/>
    <w:basedOn w:val="TableNormal"/>
    <w:uiPriority w:val="39"/>
    <w:rsid w:val="00F846D1"/>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46D1"/>
    <w:pPr>
      <w:spacing w:after="0"/>
      <w:jc w:val="center"/>
    </w:pPr>
    <w:rPr>
      <w:rFonts w:ascii="Calibri" w:eastAsia="Calibri" w:hAnsi="Calibri" w:cs="Calibri"/>
      <w:noProof/>
      <w:lang w:val="en-US" w:eastAsia="en-GB"/>
    </w:rPr>
  </w:style>
  <w:style w:type="character" w:customStyle="1" w:styleId="EndNoteBibliographyTitleChar">
    <w:name w:val="EndNote Bibliography Title Char"/>
    <w:basedOn w:val="DefaultParagraphFont"/>
    <w:link w:val="EndNoteBibliographyTitle"/>
    <w:rsid w:val="00F846D1"/>
    <w:rPr>
      <w:rFonts w:ascii="Calibri" w:eastAsia="Calibri" w:hAnsi="Calibri" w:cs="Calibri"/>
      <w:noProof/>
      <w:lang w:val="en-US" w:eastAsia="en-GB"/>
    </w:rPr>
  </w:style>
  <w:style w:type="paragraph" w:customStyle="1" w:styleId="EndNoteBibliography">
    <w:name w:val="EndNote Bibliography"/>
    <w:basedOn w:val="Normal"/>
    <w:link w:val="EndNoteBibliographyChar"/>
    <w:rsid w:val="00F846D1"/>
    <w:pPr>
      <w:spacing w:line="240" w:lineRule="auto"/>
    </w:pPr>
    <w:rPr>
      <w:rFonts w:ascii="Calibri" w:eastAsia="Calibri" w:hAnsi="Calibri" w:cs="Calibri"/>
      <w:noProof/>
      <w:lang w:val="en-US" w:eastAsia="en-GB"/>
    </w:rPr>
  </w:style>
  <w:style w:type="character" w:customStyle="1" w:styleId="EndNoteBibliographyChar">
    <w:name w:val="EndNote Bibliography Char"/>
    <w:basedOn w:val="DefaultParagraphFont"/>
    <w:link w:val="EndNoteBibliography"/>
    <w:rsid w:val="00F846D1"/>
    <w:rPr>
      <w:rFonts w:ascii="Calibri" w:eastAsia="Calibri" w:hAnsi="Calibri" w:cs="Calibri"/>
      <w:noProof/>
      <w:lang w:val="en-US" w:eastAsia="en-GB"/>
    </w:rPr>
  </w:style>
  <w:style w:type="character" w:styleId="Hyperlink">
    <w:name w:val="Hyperlink"/>
    <w:basedOn w:val="DefaultParagraphFont"/>
    <w:uiPriority w:val="99"/>
    <w:unhideWhenUsed/>
    <w:rsid w:val="00F846D1"/>
    <w:rPr>
      <w:color w:val="0563C1" w:themeColor="hyperlink"/>
      <w:u w:val="single"/>
    </w:rPr>
  </w:style>
  <w:style w:type="character" w:customStyle="1" w:styleId="UnresolvedMention1">
    <w:name w:val="Unresolved Mention1"/>
    <w:basedOn w:val="DefaultParagraphFont"/>
    <w:uiPriority w:val="99"/>
    <w:semiHidden/>
    <w:unhideWhenUsed/>
    <w:rsid w:val="00F846D1"/>
    <w:rPr>
      <w:color w:val="605E5C"/>
      <w:shd w:val="clear" w:color="auto" w:fill="E1DFDD"/>
    </w:rPr>
  </w:style>
  <w:style w:type="paragraph" w:styleId="Caption">
    <w:name w:val="caption"/>
    <w:basedOn w:val="Normal"/>
    <w:next w:val="Normal"/>
    <w:uiPriority w:val="35"/>
    <w:unhideWhenUsed/>
    <w:qFormat/>
    <w:rsid w:val="00F846D1"/>
    <w:pPr>
      <w:spacing w:after="200" w:line="240" w:lineRule="auto"/>
    </w:pPr>
    <w:rPr>
      <w:rFonts w:ascii="Calibri" w:eastAsia="Calibri" w:hAnsi="Calibri" w:cs="Calibri"/>
      <w:i/>
      <w:iCs/>
      <w:color w:val="44546A" w:themeColor="text2"/>
      <w:sz w:val="18"/>
      <w:szCs w:val="18"/>
      <w:lang w:eastAsia="en-GB"/>
    </w:rPr>
  </w:style>
  <w:style w:type="character" w:styleId="FollowedHyperlink">
    <w:name w:val="FollowedHyperlink"/>
    <w:basedOn w:val="DefaultParagraphFont"/>
    <w:uiPriority w:val="99"/>
    <w:semiHidden/>
    <w:unhideWhenUsed/>
    <w:rsid w:val="00F846D1"/>
    <w:rPr>
      <w:color w:val="954F72" w:themeColor="followedHyperlink"/>
      <w:u w:val="single"/>
    </w:rPr>
  </w:style>
  <w:style w:type="paragraph" w:styleId="Subtitle">
    <w:name w:val="Subtitle"/>
    <w:basedOn w:val="Normal"/>
    <w:next w:val="Normal"/>
    <w:link w:val="SubtitleChar"/>
    <w:rsid w:val="00F846D1"/>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rsid w:val="00F846D1"/>
    <w:rPr>
      <w:rFonts w:ascii="Georgia" w:eastAsia="Georgia" w:hAnsi="Georgia" w:cs="Georgia"/>
      <w:i/>
      <w:color w:val="666666"/>
      <w:sz w:val="48"/>
      <w:szCs w:val="48"/>
      <w:lang w:eastAsia="en-GB"/>
    </w:rPr>
  </w:style>
  <w:style w:type="table" w:customStyle="1" w:styleId="16">
    <w:name w:val="16"/>
    <w:basedOn w:val="TableNormal"/>
    <w:rsid w:val="00F846D1"/>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5">
    <w:name w:val="15"/>
    <w:basedOn w:val="TableNormal"/>
    <w:rsid w:val="00F846D1"/>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4">
    <w:name w:val="14"/>
    <w:basedOn w:val="TableNormal"/>
    <w:rsid w:val="00F846D1"/>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3">
    <w:name w:val="13"/>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12">
    <w:name w:val="12"/>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11">
    <w:name w:val="11"/>
    <w:basedOn w:val="TableNormal"/>
    <w:rsid w:val="00F846D1"/>
    <w:rPr>
      <w:rFonts w:ascii="Calibri" w:eastAsia="Calibri" w:hAnsi="Calibri" w:cs="Calibri"/>
      <w:lang w:eastAsia="en-GB"/>
    </w:rPr>
    <w:tblPr>
      <w:tblStyleRowBandSize w:val="1"/>
      <w:tblStyleColBandSize w:val="1"/>
      <w:tblCellMar>
        <w:left w:w="115" w:type="dxa"/>
        <w:right w:w="115" w:type="dxa"/>
      </w:tblCellMar>
    </w:tblPr>
  </w:style>
  <w:style w:type="table" w:customStyle="1" w:styleId="10">
    <w:name w:val="10"/>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9">
    <w:name w:val="9"/>
    <w:basedOn w:val="TableNormal"/>
    <w:rsid w:val="00F846D1"/>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8">
    <w:name w:val="8"/>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7">
    <w:name w:val="7"/>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6">
    <w:name w:val="6"/>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5">
    <w:name w:val="5"/>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4">
    <w:name w:val="4"/>
    <w:basedOn w:val="TableNormal"/>
    <w:rsid w:val="00F846D1"/>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F846D1"/>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F846D1"/>
    <w:pPr>
      <w:spacing w:after="0" w:line="240" w:lineRule="auto"/>
    </w:pPr>
    <w:rPr>
      <w:rFonts w:ascii="Calibri" w:eastAsia="Calibri" w:hAnsi="Calibri" w:cs="Calibri"/>
      <w:lang w:eastAsia="en-GB"/>
    </w:rPr>
    <w:tblPr>
      <w:tblStyleRowBandSize w:val="1"/>
      <w:tblStyleColBandSize w:val="1"/>
    </w:tblPr>
  </w:style>
  <w:style w:type="table" w:customStyle="1" w:styleId="1">
    <w:name w:val="1"/>
    <w:basedOn w:val="TableNormal"/>
    <w:rsid w:val="00F846D1"/>
    <w:pPr>
      <w:spacing w:after="0" w:line="240" w:lineRule="auto"/>
    </w:pPr>
    <w:rPr>
      <w:rFonts w:ascii="Calibri" w:eastAsia="Calibri" w:hAnsi="Calibri" w:cs="Calibri"/>
      <w:lang w:eastAsia="en-GB"/>
    </w:rPr>
    <w:tblPr>
      <w:tblStyleRowBandSize w:val="1"/>
      <w:tblStyleColBandSize w:val="1"/>
    </w:tblPr>
  </w:style>
  <w:style w:type="paragraph" w:styleId="Revision">
    <w:name w:val="Revision"/>
    <w:hidden/>
    <w:uiPriority w:val="99"/>
    <w:semiHidden/>
    <w:rsid w:val="00F846D1"/>
    <w:pPr>
      <w:spacing w:after="0" w:line="240" w:lineRule="auto"/>
    </w:pPr>
    <w:rPr>
      <w:rFonts w:ascii="Calibri" w:eastAsia="Calibri" w:hAnsi="Calibri" w:cs="Calibri"/>
      <w:lang w:eastAsia="en-GB"/>
    </w:rPr>
  </w:style>
  <w:style w:type="table" w:customStyle="1" w:styleId="111">
    <w:name w:val="111"/>
    <w:basedOn w:val="TableNormal"/>
    <w:rsid w:val="00F846D1"/>
    <w:pPr>
      <w:spacing w:line="256" w:lineRule="auto"/>
    </w:pPr>
    <w:rPr>
      <w:rFonts w:ascii="Calibri" w:eastAsia="Calibri" w:hAnsi="Calibri" w:cs="Calibri"/>
      <w:lang w:eastAsia="en-GB"/>
    </w:rPr>
    <w:tblPr>
      <w:tblStyleRowBandSize w:val="1"/>
      <w:tblStyleColBandSize w:val="1"/>
      <w:tblInd w:w="0" w:type="nil"/>
      <w:tblCellMar>
        <w:left w:w="115" w:type="dxa"/>
        <w:right w:w="115" w:type="dxa"/>
      </w:tblCellMar>
    </w:tblPr>
  </w:style>
  <w:style w:type="table" w:customStyle="1" w:styleId="91">
    <w:name w:val="91"/>
    <w:basedOn w:val="TableNormal"/>
    <w:rsid w:val="00F846D1"/>
    <w:pPr>
      <w:spacing w:line="256" w:lineRule="auto"/>
    </w:pPr>
    <w:rPr>
      <w:rFonts w:ascii="Calibri" w:eastAsia="Calibri" w:hAnsi="Calibri" w:cs="Calibri"/>
      <w:lang w:eastAsia="en-GB"/>
    </w:rPr>
    <w:tblPr>
      <w:tblStyleRowBandSize w:val="1"/>
      <w:tblStyleColBandSize w:val="1"/>
      <w:tblInd w:w="0" w:type="nil"/>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F846D1"/>
    <w:rPr>
      <w:color w:val="605E5C"/>
      <w:shd w:val="clear" w:color="auto" w:fill="E1DFDD"/>
    </w:rPr>
  </w:style>
  <w:style w:type="paragraph" w:styleId="Header">
    <w:name w:val="header"/>
    <w:basedOn w:val="Normal"/>
    <w:link w:val="HeaderChar"/>
    <w:uiPriority w:val="99"/>
    <w:unhideWhenUsed/>
    <w:rsid w:val="00EA6A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AA3"/>
  </w:style>
  <w:style w:type="paragraph" w:styleId="Footer">
    <w:name w:val="footer"/>
    <w:basedOn w:val="Normal"/>
    <w:link w:val="FooterChar"/>
    <w:uiPriority w:val="99"/>
    <w:unhideWhenUsed/>
    <w:rsid w:val="00EA6A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A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de.edu.pk/" TargetMode="External"/><Relationship Id="rId13" Type="http://schemas.openxmlformats.org/officeDocument/2006/relationships/hyperlink" Target="https://data.worldbank.org/country/pakistan"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isrctn.com/ISRCTN4088520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ata.worldbank.org/indicator/PA.NUS.FCRF?locations=P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ata.worldbank.org/indicator/FP.CPI.TOTL?locations=PK" TargetMode="External"/><Relationship Id="rId4" Type="http://schemas.openxmlformats.org/officeDocument/2006/relationships/webSettings" Target="webSettings.xml"/><Relationship Id="rId9" Type="http://schemas.openxmlformats.org/officeDocument/2006/relationships/hyperlink" Target="http://www.hscic.gov.uk/nd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6274</Words>
  <Characters>35766</Characters>
  <Application>Microsoft Office Word</Application>
  <DocSecurity>0</DocSecurity>
  <Lines>298</Lines>
  <Paragraphs>83</Paragraphs>
  <ScaleCrop>false</ScaleCrop>
  <Company/>
  <LinksUpToDate>false</LinksUpToDate>
  <CharactersWithSpaces>4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lynn</dc:creator>
  <cp:keywords/>
  <dc:description/>
  <cp:lastModifiedBy>Glynn, David</cp:lastModifiedBy>
  <cp:revision>3</cp:revision>
  <dcterms:created xsi:type="dcterms:W3CDTF">2025-04-08T13:11:00Z</dcterms:created>
  <dcterms:modified xsi:type="dcterms:W3CDTF">2025-04-08T13:11:00Z</dcterms:modified>
</cp:coreProperties>
</file>